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4B39CC" w14:textId="70D63809" w:rsidR="001C29F2" w:rsidRDefault="001C29F2" w:rsidP="001C29F2">
      <w:pPr>
        <w:jc w:val="center"/>
      </w:pPr>
      <w:r>
        <w:t xml:space="preserve">Too Good to be False: </w:t>
      </w:r>
      <w:r w:rsidR="00AE3764">
        <w:t>Nons</w:t>
      </w:r>
      <w:r>
        <w:t>ignificant Results Revisited</w:t>
      </w:r>
    </w:p>
    <w:p w14:paraId="54F4EB39" w14:textId="77777777" w:rsidR="001C29F2" w:rsidRPr="00A933F1" w:rsidRDefault="001C29F2" w:rsidP="001C29F2">
      <w:pPr>
        <w:jc w:val="center"/>
      </w:pPr>
    </w:p>
    <w:p w14:paraId="52F0D8AD" w14:textId="77777777" w:rsidR="001C29F2" w:rsidRPr="005874BC" w:rsidRDefault="001C29F2" w:rsidP="001C29F2">
      <w:pPr>
        <w:jc w:val="center"/>
      </w:pPr>
      <w:commentRangeStart w:id="0"/>
      <w:r w:rsidRPr="005874BC">
        <w:t>Chris H.J. Hartgerink</w:t>
      </w:r>
      <w:r w:rsidRPr="005874BC">
        <w:rPr>
          <w:vertAlign w:val="superscript"/>
        </w:rPr>
        <w:t>1</w:t>
      </w:r>
      <w:commentRangeEnd w:id="0"/>
      <w:r>
        <w:rPr>
          <w:rStyle w:val="CommentReference"/>
        </w:rPr>
        <w:commentReference w:id="0"/>
      </w:r>
    </w:p>
    <w:p w14:paraId="7CB53F0F"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504116F6" w14:textId="77777777" w:rsidR="001C29F2" w:rsidRDefault="001C29F2" w:rsidP="001C29F2">
      <w:pPr>
        <w:jc w:val="center"/>
      </w:pPr>
    </w:p>
    <w:p w14:paraId="6C1AC696" w14:textId="77777777" w:rsidR="001C29F2" w:rsidRDefault="001C29F2" w:rsidP="001C29F2">
      <w:r>
        <w:t>WORD COUNT: XXXX</w:t>
      </w:r>
    </w:p>
    <w:p w14:paraId="5A4165EC" w14:textId="77777777" w:rsidR="001C29F2" w:rsidRDefault="001C29F2" w:rsidP="001C29F2">
      <w:pPr>
        <w:jc w:val="center"/>
      </w:pPr>
      <w:r>
        <w:t xml:space="preserve">Author note </w:t>
      </w:r>
    </w:p>
    <w:p w14:paraId="19EFEB46" w14:textId="77777777" w:rsidR="001C29F2" w:rsidRDefault="001C29F2" w:rsidP="001C29F2">
      <w:r>
        <w:t xml:space="preserve">This paper is version controlled and all research files are publicly available at </w:t>
      </w:r>
      <w:hyperlink r:id="rId10" w:history="1">
        <w:r w:rsidRPr="00002BC2">
          <w:rPr>
            <w:rStyle w:val="Hyperlink"/>
          </w:rPr>
          <w:t>https://osf.io/qpfnw/</w:t>
        </w:r>
      </w:hyperlink>
      <w:r>
        <w:t xml:space="preserve">. </w:t>
      </w:r>
      <w:commentRangeStart w:id="1"/>
      <w:r>
        <w:t>Analysis code was pre-registered.</w:t>
      </w:r>
      <w:commentRangeEnd w:id="1"/>
      <w:r w:rsidR="00727891">
        <w:rPr>
          <w:rStyle w:val="CommentReference"/>
        </w:rPr>
        <w:commentReference w:id="1"/>
      </w:r>
    </w:p>
    <w:p w14:paraId="24219C6C" w14:textId="77777777" w:rsidR="001C29F2" w:rsidRDefault="001C29F2" w:rsidP="001C29F2">
      <w:r>
        <w:br w:type="page"/>
      </w:r>
    </w:p>
    <w:p w14:paraId="387A935B" w14:textId="77777777" w:rsidR="001C29F2" w:rsidRDefault="001C29F2" w:rsidP="001C29F2">
      <w:pPr>
        <w:jc w:val="center"/>
      </w:pPr>
      <w:r>
        <w:lastRenderedPageBreak/>
        <w:t>Abstract</w:t>
      </w:r>
    </w:p>
    <w:p w14:paraId="5173E5C5" w14:textId="77777777" w:rsidR="001C29F2" w:rsidRDefault="001C29F2" w:rsidP="001C29F2">
      <w:r>
        <w:t>*placeholder*</w:t>
      </w:r>
    </w:p>
    <w:p w14:paraId="66429CFE" w14:textId="77777777" w:rsidR="001C29F2" w:rsidRPr="00D00734" w:rsidRDefault="001C29F2" w:rsidP="001C29F2">
      <w:r>
        <w:tab/>
      </w:r>
      <w:r>
        <w:rPr>
          <w:i/>
        </w:rPr>
        <w:t xml:space="preserve">Keywords: </w:t>
      </w:r>
      <w:r>
        <w:t>p-value, nhst, underpowered, effect size, fisher</w:t>
      </w:r>
      <w:r w:rsidRPr="00F70F0A">
        <w:t xml:space="preserve"> </w:t>
      </w:r>
      <w:r w:rsidRPr="00F70F0A">
        <w:br w:type="page"/>
      </w:r>
    </w:p>
    <w:p w14:paraId="248DA1BA" w14:textId="77777777" w:rsidR="001C29F2" w:rsidRDefault="001C29F2" w:rsidP="001C29F2">
      <w:pPr>
        <w:jc w:val="center"/>
        <w:rPr>
          <w:b/>
        </w:rPr>
      </w:pPr>
      <w:r w:rsidRPr="00AA6DCE">
        <w:rPr>
          <w:b/>
        </w:rPr>
        <w:lastRenderedPageBreak/>
        <w:t xml:space="preserve">Too Good to be False: </w:t>
      </w:r>
      <w:r>
        <w:rPr>
          <w:b/>
        </w:rPr>
        <w:t>Nonsignificant Results Revisited</w:t>
      </w:r>
    </w:p>
    <w:p w14:paraId="68823429" w14:textId="25B265BF" w:rsidR="001C29F2" w:rsidRDefault="004B59C1" w:rsidP="001C29F2">
      <w:pPr>
        <w:ind w:firstLine="567"/>
      </w:pPr>
      <w:r>
        <w:fldChar w:fldCharType="begin" w:fldLock="1"/>
      </w:r>
      <w:r w:rsidR="00077E3D">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Pr>
          <w:noProof/>
        </w:rPr>
        <w:t>Popper's</w:t>
      </w:r>
      <w:r w:rsidRPr="00124F18">
        <w:rPr>
          <w:noProof/>
        </w:rPr>
        <w:t xml:space="preserve"> </w:t>
      </w:r>
      <w:r>
        <w:rPr>
          <w:noProof/>
        </w:rPr>
        <w:t>(</w:t>
      </w:r>
      <w:r w:rsidRPr="00124F18">
        <w:rPr>
          <w:noProof/>
        </w:rPr>
        <w:t>1959</w:t>
      </w:r>
      <w:r>
        <w:rPr>
          <w:noProof/>
        </w:rPr>
        <w:t>/2005</w:t>
      </w:r>
      <w:r w:rsidRPr="00124F18">
        <w:rPr>
          <w:noProof/>
        </w:rPr>
        <w:t>)</w:t>
      </w:r>
      <w:r>
        <w:fldChar w:fldCharType="end"/>
      </w:r>
      <w:r>
        <w:t xml:space="preserve"> falsificationism has become deeply rooted in current day philosophy of science, which, in tandem, has caused</w:t>
      </w:r>
      <w:r w:rsidR="001C29F2" w:rsidRPr="00124F18">
        <w:t xml:space="preserve"> h</w:t>
      </w:r>
      <w:r w:rsidR="001C29F2">
        <w:t xml:space="preserve">ypothesis testing </w:t>
      </w:r>
      <w:r>
        <w:t xml:space="preserve">to </w:t>
      </w:r>
      <w:r w:rsidR="001C29F2">
        <w:t xml:space="preserve">become </w:t>
      </w:r>
      <w:r w:rsidR="00294702">
        <w:t>ubiquitous in the social</w:t>
      </w:r>
      <w:r w:rsidR="001C29F2">
        <w:t xml:space="preserve"> sciences</w:t>
      </w:r>
      <w:r>
        <w:t>.</w:t>
      </w:r>
      <w:r w:rsidR="001C29F2">
        <w:t xml:space="preserve"> Falsification serves as one of the main demarcating criteria </w:t>
      </w:r>
      <w:r w:rsidR="00294702">
        <w:t xml:space="preserve">in the social </w:t>
      </w:r>
      <w:r w:rsidR="001C29F2">
        <w:t>science</w:t>
      </w:r>
      <w:r w:rsidR="00294702">
        <w:t>s</w:t>
      </w:r>
      <w:r w:rsidR="001C29F2">
        <w:t>,</w:t>
      </w:r>
      <w:r>
        <w:t xml:space="preserve"> upon which the </w:t>
      </w:r>
      <w:r w:rsidR="0079157F">
        <w:t xml:space="preserve">theoretical </w:t>
      </w:r>
      <w:r>
        <w:t xml:space="preserve">logic of scientific hypothesis testing is </w:t>
      </w:r>
      <w:r w:rsidR="00913250">
        <w:t>founded</w:t>
      </w:r>
      <w:r>
        <w:t xml:space="preserve">. Statistical hypothesis testing is </w:t>
      </w:r>
      <w:r w:rsidR="00294702">
        <w:t xml:space="preserve">an </w:t>
      </w:r>
      <w:r w:rsidR="0079157F">
        <w:t xml:space="preserve">operationalization of </w:t>
      </w:r>
      <w:r>
        <w:t>scientific</w:t>
      </w:r>
      <w:r w:rsidR="00294702">
        <w:t xml:space="preserve"> hypothesis testing</w:t>
      </w:r>
      <w:r w:rsidR="000C6B20">
        <w:t>, but these diverge in their logical rigor. Whereas outcomes of theoretical scientific hypothesis tests are deterministic, its operationalization makes outcomes probabilistic.</w:t>
      </w:r>
    </w:p>
    <w:p w14:paraId="6617EFB2" w14:textId="7E61B674" w:rsidR="001C29F2" w:rsidRDefault="001C29F2" w:rsidP="001C29F2">
      <w:pPr>
        <w:ind w:firstLine="567"/>
      </w:pPr>
      <w:r>
        <w:t xml:space="preserve">In quantitative research, </w:t>
      </w:r>
      <w:r w:rsidRPr="0079157F">
        <w:t>statistical</w:t>
      </w:r>
      <w:r>
        <w:rPr>
          <w:i/>
        </w:rPr>
        <w:t xml:space="preserve"> </w:t>
      </w:r>
      <w:r>
        <w:t xml:space="preserve">hypothesis tests are </w:t>
      </w:r>
      <w:r w:rsidR="000C6B20">
        <w:t xml:space="preserve">often used. </w:t>
      </w:r>
      <w:r>
        <w:t xml:space="preserve">The most common </w:t>
      </w:r>
      <w:r w:rsidRPr="000C6B20">
        <w:t>statistical</w:t>
      </w:r>
      <w:r>
        <w:rPr>
          <w:i/>
        </w:rPr>
        <w:t xml:space="preserve"> </w:t>
      </w:r>
      <w:r>
        <w:t>hypothesis tests are Null Hypothesis Significance Tests (NHST), where a point hypothesis</w:t>
      </w:r>
      <w:r>
        <w:rPr>
          <w:rStyle w:val="FootnoteReference"/>
        </w:rPr>
        <w:footnoteReference w:id="2"/>
      </w:r>
      <w:r>
        <w:t xml:space="preserve"> is tested against an alternative hypothesis. The probabilistic nature of </w:t>
      </w:r>
      <w:r w:rsidR="00913250">
        <w:t xml:space="preserve">specifically </w:t>
      </w:r>
      <w:r>
        <w:t xml:space="preserve">these </w:t>
      </w:r>
      <w:r w:rsidR="000C6B20">
        <w:t xml:space="preserve">types of </w:t>
      </w:r>
      <w:r w:rsidRPr="000C6B20">
        <w:t>statistical</w:t>
      </w:r>
      <w:r>
        <w:t xml:space="preserve"> hypothesis tests yields </w:t>
      </w:r>
      <w:r w:rsidRPr="000C6B20">
        <w:t>individual</w:t>
      </w:r>
      <w:r>
        <w:t xml:space="preserve"> results that are (1) inconclusive, (2) incomplete, and (3) error-prone</w:t>
      </w:r>
      <w:r w:rsidR="00913250">
        <w:t>.</w:t>
      </w:r>
      <w:r>
        <w:t xml:space="preserve"> </w:t>
      </w:r>
      <w:r w:rsidR="00913250">
        <w:t xml:space="preserve">Inconclusive results can be seen in structural equation modeling, where different models yield identical results </w:t>
      </w:r>
      <w:r w:rsidR="00913250">
        <w:fldChar w:fldCharType="begin" w:fldLock="1"/>
      </w:r>
      <w:r w:rsidR="00077E3D">
        <w:instrText>ADDIN CSL_CITATION { "citationItems" : [ { "id" : "ITEM-1", "itemData" : { "ISBN" : "9781606238776", "author" : [ { "dropping-particle" : "", "family" : "Kline", "given" : "Rex B.", "non-dropping-particle" : "", "parse-names" : false, "suffix" : "" } ], "edition" : "Third",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rsidR="00913250">
        <w:fldChar w:fldCharType="separate"/>
      </w:r>
      <w:r w:rsidR="00913250" w:rsidRPr="0064448B">
        <w:rPr>
          <w:noProof/>
        </w:rPr>
        <w:t>(Kline, 2011)</w:t>
      </w:r>
      <w:r w:rsidR="00913250">
        <w:fldChar w:fldCharType="end"/>
      </w:r>
      <w:r w:rsidR="00913250">
        <w:t xml:space="preserve">. Results are incomplete, as a </w:t>
      </w:r>
      <w:r w:rsidR="00913250">
        <w:rPr>
          <w:i/>
        </w:rPr>
        <w:t>P</w:t>
      </w:r>
      <w:r w:rsidR="00913250">
        <w:t xml:space="preserve">-value does not state the probability of a hypothesis </w:t>
      </w:r>
      <w:r w:rsidR="00913250">
        <w:fldChar w:fldCharType="begin" w:fldLock="1"/>
      </w:r>
      <w:r w:rsidR="00077E3D">
        <w:instrText>ADDIN CSL_CITATION { "citationItems" : [ { "id" : "ITEM-1", "itemData" : { "author" : [ { "dropping-particle" : "", "family" : "Cohen", "given" : "J.", "non-dropping-particle" : "", "parse-names" : false, "suffix" : "" } ], "container-title" : "American Psychologist", "id" : "ITEM-1", "issue" : "12", "issued" : { "date-parts" : [ [ "1994" ] ] }, "page" : "997-1003", "title" : "The Earth is Round (p &lt; .05)", "type" : "article-journal", "volume" : "49" }, "uris" : [ "http://www.mendeley.com/documents/?uuid=3c8a96a6-1636-425b-9073-88c1a80ab8f0" ] } ], "mendeley" : { "previouslyFormattedCitation" : "(Cohen, 1994)" }, "properties" : { "noteIndex" : 0 }, "schema" : "https://github.com/citation-style-language/schema/raw/master/csl-citation.json" }</w:instrText>
      </w:r>
      <w:r w:rsidR="00913250">
        <w:fldChar w:fldCharType="separate"/>
      </w:r>
      <w:r w:rsidR="00913250" w:rsidRPr="004338D3">
        <w:rPr>
          <w:noProof/>
        </w:rPr>
        <w:t>(Cohen, 1994)</w:t>
      </w:r>
      <w:r w:rsidR="00913250">
        <w:fldChar w:fldCharType="end"/>
      </w:r>
      <w:r w:rsidR="00913250">
        <w:t xml:space="preserve">, and results are error-prone due to sampling fluctuations. Table 1 gives an overview of possible results based on NHST. These </w:t>
      </w:r>
      <w:r w:rsidR="007C7C1A">
        <w:t>connotations</w:t>
      </w:r>
      <w:r w:rsidR="00913250">
        <w:t xml:space="preserve"> </w:t>
      </w:r>
      <w:r>
        <w:t xml:space="preserve">do not invalidate the </w:t>
      </w:r>
      <w:r w:rsidR="004B59C1">
        <w:t>theoretical model of statistical hypothesis testing</w:t>
      </w:r>
      <w:r>
        <w:t xml:space="preserve">, but require attention </w:t>
      </w:r>
      <w:r w:rsidR="004B59C1">
        <w:t xml:space="preserve">as </w:t>
      </w:r>
      <w:r w:rsidR="00AF08C9">
        <w:t xml:space="preserve">results </w:t>
      </w:r>
      <w:r w:rsidR="004B59C1">
        <w:t xml:space="preserve">are often misunderstood </w:t>
      </w:r>
      <w:r w:rsidR="00AF08C9">
        <w:t xml:space="preserve">or misinterpreted </w:t>
      </w:r>
      <w:r>
        <w:fldChar w:fldCharType="begin" w:fldLock="1"/>
      </w:r>
      <w:r w:rsidR="00077E3D">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for a comprehensive review see Harlow, Mulaik, &amp; Steiger, 1997)", "previouslyFormattedCitation" : "(Harlow, Mulaik, &amp; Steiger, 1997)" }, "properties" : { "noteIndex" : 0 }, "schema" : "https://github.com/citation-style-language/schema/raw/master/csl-citation.json" }</w:instrText>
      </w:r>
      <w:r>
        <w:fldChar w:fldCharType="separate"/>
      </w:r>
      <w:r w:rsidRPr="008C5B0B">
        <w:rPr>
          <w:noProof/>
        </w:rPr>
        <w:t>(</w:t>
      </w:r>
      <w:r>
        <w:rPr>
          <w:noProof/>
        </w:rPr>
        <w:t xml:space="preserve">for a </w:t>
      </w:r>
      <w:r w:rsidR="00AF08C9">
        <w:rPr>
          <w:noProof/>
        </w:rPr>
        <w:t xml:space="preserve">comprehensive </w:t>
      </w:r>
      <w:r>
        <w:rPr>
          <w:noProof/>
        </w:rPr>
        <w:t xml:space="preserve">review see </w:t>
      </w:r>
      <w:r w:rsidRPr="008C5B0B">
        <w:rPr>
          <w:noProof/>
        </w:rPr>
        <w:t>Harlow, Mulaik, &amp; Steiger, 1997)</w:t>
      </w:r>
      <w:r>
        <w:fldChar w:fldCharType="end"/>
      </w:r>
      <w:r>
        <w:t xml:space="preserve">. </w:t>
      </w:r>
      <w:r w:rsidR="00913250">
        <w:t xml:space="preserve">The </w:t>
      </w:r>
      <w:r w:rsidR="004B59C1">
        <w:t xml:space="preserve">errors </w:t>
      </w:r>
      <w:r w:rsidR="00913250">
        <w:t xml:space="preserve">that can result from statistical hypothesis testing </w:t>
      </w:r>
      <w:r w:rsidR="004B59C1">
        <w:t>are the focus of this paper, and can be categorized into false positives and false negatives.</w:t>
      </w:r>
      <w:r w:rsidR="0091448A">
        <w:t xml:space="preserve"> More specifically, the paper pertains to the prevalence rates of such errors.</w:t>
      </w:r>
    </w:p>
    <w:p w14:paraId="3F536199" w14:textId="38E2F07C" w:rsidR="001C29F2" w:rsidRDefault="001C29F2" w:rsidP="001C29F2">
      <w:pPr>
        <w:ind w:firstLine="567"/>
      </w:pPr>
      <w:r>
        <w:lastRenderedPageBreak/>
        <w:t xml:space="preserve">False positives have been widely discussed in recent years, as events and papers have clearly indicated the plausibility of widespread false positive findings </w:t>
      </w:r>
      <w:r w:rsidR="00B1501E">
        <w:t xml:space="preserve">in the literature. Extreme and </w:t>
      </w:r>
      <w:r w:rsidR="00913250">
        <w:t xml:space="preserve">(hopefully) </w:t>
      </w:r>
      <w:r>
        <w:t>incidental fraud cases (</w:t>
      </w:r>
      <w:r w:rsidR="00B1501E">
        <w:t xml:space="preserve">e.g., </w:t>
      </w:r>
      <w:r>
        <w:t>Hauser, Stapel, Smeesters, Sanna, Ruggiero</w:t>
      </w:r>
      <w:r w:rsidR="00C6064D">
        <w:t>, and Förster</w:t>
      </w:r>
      <w:r w:rsidR="00B1501E">
        <w:t>) present</w:t>
      </w:r>
      <w:r w:rsidR="00C83FEE">
        <w:t>ed</w:t>
      </w:r>
      <w:r>
        <w:t xml:space="preserve"> </w:t>
      </w:r>
      <w:r w:rsidR="00C83FEE">
        <w:t xml:space="preserve">clearly </w:t>
      </w:r>
      <w:r w:rsidR="00913250">
        <w:t>false positive results;</w:t>
      </w:r>
      <w:r w:rsidR="00C83FEE">
        <w:t xml:space="preserve"> </w:t>
      </w:r>
      <w:r>
        <w:t xml:space="preserve">papers </w:t>
      </w:r>
      <w:r w:rsidR="00B1501E">
        <w:t xml:space="preserve">have </w:t>
      </w:r>
      <w:r>
        <w:t xml:space="preserve">also indicated that widespread questionable research practices </w:t>
      </w:r>
      <w:r>
        <w:fldChar w:fldCharType="begin" w:fldLock="1"/>
      </w:r>
      <w:r w:rsidR="00077E3D">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fldChar w:fldCharType="separate"/>
      </w:r>
      <w:r w:rsidRPr="00B75BAA">
        <w:rPr>
          <w:noProof/>
        </w:rPr>
        <w:t>(</w:t>
      </w:r>
      <w:r>
        <w:rPr>
          <w:noProof/>
        </w:rPr>
        <w:t xml:space="preserve">QRPs; </w:t>
      </w:r>
      <w:r w:rsidRPr="00B75BAA">
        <w:rPr>
          <w:noProof/>
        </w:rPr>
        <w:t>John, Loewenstein, &amp; Prelec, 2012)</w:t>
      </w:r>
      <w:r>
        <w:fldChar w:fldCharType="end"/>
      </w:r>
      <w:r>
        <w:t xml:space="preserve"> </w:t>
      </w:r>
      <w:r w:rsidR="00B1501E">
        <w:t xml:space="preserve">can </w:t>
      </w:r>
      <w:r w:rsidR="00C6064D">
        <w:t xml:space="preserve">have </w:t>
      </w:r>
      <w:r w:rsidR="00B1501E">
        <w:t xml:space="preserve">dramatic effects on </w:t>
      </w:r>
      <w:r>
        <w:t xml:space="preserve">false positive rates </w:t>
      </w:r>
      <w:r>
        <w:fldChar w:fldCharType="begin" w:fldLock="1"/>
      </w:r>
      <w:r w:rsidR="00077E3D">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fldChar w:fldCharType="separate"/>
      </w:r>
      <w:r w:rsidRPr="00B75BAA">
        <w:rPr>
          <w:noProof/>
        </w:rPr>
        <w:t>(Simmons, Nelson, &amp; Simonsohn, 2011)</w:t>
      </w:r>
      <w:r>
        <w:fldChar w:fldCharType="end"/>
      </w:r>
      <w:r>
        <w:t xml:space="preserve">. Questionable editorial practices (QEPs; </w:t>
      </w:r>
      <w:r>
        <w:fldChar w:fldCharType="begin" w:fldLock="1"/>
      </w:r>
      <w:r w:rsidR="00077E3D">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LeBel et al., 2013)", "previouslyFormattedCitation" : "(LeBel et al., 2013)" }, "properties" : { "noteIndex" : 0 }, "schema" : "https://github.com/citation-style-language/schema/raw/master/csl-citation.json" }</w:instrText>
      </w:r>
      <w:r>
        <w:fldChar w:fldCharType="separate"/>
      </w:r>
      <w:r w:rsidRPr="00E332CE">
        <w:rPr>
          <w:noProof/>
        </w:rPr>
        <w:t>LeBel et al., 2013)</w:t>
      </w:r>
      <w:r>
        <w:fldChar w:fldCharType="end"/>
      </w:r>
      <w:r>
        <w:t xml:space="preserve">, publication bias </w:t>
      </w:r>
      <w:r>
        <w:fldChar w:fldCharType="begin" w:fldLock="1"/>
      </w:r>
      <w:r w:rsidR="00077E3D">
        <w:instrText>ADDIN CSL_CITATION { "citationItems" : [ { "id" : "ITEM-1", "itemData" : { "DOI" : "10.3758/s13423-012-0322-y", "author" : [ { "dropping-particle" : "", "family" : "Francis", "given" : "Gregory", "non-dropping-particle" : "", "parse-names" : false, "suffix" : "" } ], "id" : "ITEM-1", "issued" : { "date-parts" : [ [ "2012" ] ] }, "page" : "975-991", "title" : "Publication bias and the failure of replication in experimental psychology", "type" : "article-journal" }, "uris" : [ "http://www.mendeley.com/documents/?uuid=ccd5abda-542a-4513-a803-f34c2bf6b584" ] }, { "id" : "ITEM-2", "itemData" : { "DOI" : "10.1016/j.jmp.2013.02.003", "ISSN" : "00222496", "author" : [ { "dropping-particle" : "", "family" : "Francis", "given" : "Gregory", "non-dropping-particle" : "", "parse-names" : false, "suffix" : "" } ], "container-title" : "Journal of Mathematical Psychology", "id" : "ITEM-2", "issued" : { "date-parts" : [ [ "2013" ] ] }, "publisher" : "Elsevier Inc.", "title" : "Replication, statistical consistency, and publication bias", "type" : "article-journal" }, "uris" : [ "http://www.mendeley.com/documents/?uuid=d838d3cf-15af-4f00-a8ca-176d3f77d537" ] } ], "mendeley" : { "previouslyFormattedCitation" : "(Francis, 2012a, 2013)" }, "properties" : { "noteIndex" : 0 }, "schema" : "https://github.com/citation-style-language/schema/raw/master/csl-citation.json" }</w:instrText>
      </w:r>
      <w:r>
        <w:fldChar w:fldCharType="separate"/>
      </w:r>
      <w:r w:rsidRPr="00960C6E">
        <w:rPr>
          <w:noProof/>
        </w:rPr>
        <w:t>(Francis, 2012a, 2013)</w:t>
      </w:r>
      <w:r>
        <w:fldChar w:fldCharType="end"/>
      </w:r>
      <w:r>
        <w:t xml:space="preserve">, systemic low power </w:t>
      </w:r>
      <w:r>
        <w:fldChar w:fldCharType="begin" w:fldLock="1"/>
      </w:r>
      <w:r w:rsidR="00077E3D">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 "properties" : { "noteIndex" : 0 }, "schema" : "https://github.com/citation-style-language/schema/raw/master/csl-citation.json" }</w:instrText>
      </w:r>
      <w:r>
        <w:fldChar w:fldCharType="separate"/>
      </w:r>
      <w:r w:rsidRPr="00E332CE">
        <w:rPr>
          <w:noProof/>
        </w:rPr>
        <w:t>(Bakker, Van Dijk, &amp; Wicherts, 2012)</w:t>
      </w:r>
      <w:r>
        <w:fldChar w:fldCharType="end"/>
      </w:r>
      <w:r w:rsidR="002A2B46">
        <w:t>,</w:t>
      </w:r>
      <w:r>
        <w:t xml:space="preserve"> and excessive degrees of significance </w:t>
      </w:r>
      <w:r>
        <w:fldChar w:fldCharType="begin" w:fldLock="1"/>
      </w:r>
      <w:r w:rsidR="00077E3D">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3", "issue" : "4", "issued" : { "date-parts" : [ [ "2012" ] ] }, "page" : "551-66", "title" : "The ironic effect of significant results on the credibility of multiple-study articles.", "type" : "article-journal", "volume" : "17" }, "uris" : [ "http://www.mendeley.com/documents/?uuid=0a6761d7-268f-4da0-89c8-85641a10bd2b" ] }, { "id" : "ITEM-4", "itemData" : { "DOI" : "10.3758/s13423-012-0227-9", "author" : [ { "dropping-particle" : "", "family" : "Francis", "given" : "Gregory", "non-dropping-particle" : "", "parse-names" : false, "suffix" : "" } ], "id" : "ITEM-4", "issued" : { "date-parts" : [ [ "2012" ] ] }, "page" : "151-156", "title" : "Too good to be true : Publication bias in two prominent studies from experimental psychology", "type" : "article-journal" }, "uris" : [ "http://www.mendeley.com/documents/?uuid=68d5d4d0-798f-4ae1-a066-413fb08307ce" ] }, { "id" : "ITEM-5",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5", "issued" : { "date-parts" : [ [ "2014", "3", "18" ] ] }, "title" : "The frequency of excess success for articles in Psychological Science", "type" : "article-journal" }, "uris" : [ "http://www.mendeley.com/documents/?uuid=88099599-243c-4cb3-b986-fa73ec01bb14" ] } ], "mendeley" : { "manualFormatting" : "(Francis, 2012b, 2014; Schimmack, 2012; Sterling, 1959; Sterling, Rosenbaum, &amp; Weinkam, 1995)", "previouslyFormattedCitation" : "(Francis, 2012b, 2014; Schimmack, 2012; Sterling, Rosenbaum, &amp; Weinkam, 1995; Sterling, 1959)" }, "properties" : { "noteIndex" : 0 }, "schema" : "https://github.com/citation-style-language/schema/raw/master/csl-citation.json" }</w:instrText>
      </w:r>
      <w:r>
        <w:fldChar w:fldCharType="separate"/>
      </w:r>
      <w:r w:rsidRPr="00960C6E">
        <w:rPr>
          <w:noProof/>
        </w:rPr>
        <w:t>(Francis, 2012b, 2014; Schimmack, 2012; Sterling, 1959</w:t>
      </w:r>
      <w:r>
        <w:rPr>
          <w:noProof/>
        </w:rPr>
        <w:t xml:space="preserve">; </w:t>
      </w:r>
      <w:r w:rsidRPr="00960C6E">
        <w:rPr>
          <w:noProof/>
        </w:rPr>
        <w:t>Sterl</w:t>
      </w:r>
      <w:r>
        <w:rPr>
          <w:noProof/>
        </w:rPr>
        <w:t>ing, Rosenbaum, &amp; Weinkam, 1995</w:t>
      </w:r>
      <w:r w:rsidRPr="00960C6E">
        <w:rPr>
          <w:noProof/>
        </w:rPr>
        <w:t>)</w:t>
      </w:r>
      <w:r>
        <w:fldChar w:fldCharType="end"/>
      </w:r>
      <w:r>
        <w:t xml:space="preserve"> </w:t>
      </w:r>
      <w:r w:rsidR="00913250">
        <w:t>a</w:t>
      </w:r>
      <w:r>
        <w:t xml:space="preserve">re </w:t>
      </w:r>
      <w:r w:rsidR="00C6064D">
        <w:t>additional factors that could have led to high false positive rates</w:t>
      </w:r>
      <w:r w:rsidR="00913250">
        <w:t xml:space="preserve"> in the academic literature</w:t>
      </w:r>
      <w:r>
        <w:t xml:space="preserve">. Failures to replicate effects, such as the elderly priming effect </w:t>
      </w:r>
      <w:r>
        <w:fldChar w:fldCharType="begin" w:fldLock="1"/>
      </w:r>
      <w:r w:rsidR="00077E3D">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manualFormatting" : "(original: Bargh, Chen, &amp; Burrows, 1996; replication: Harris, Coburn, Rohrer, &amp; Pashler, 2013)", "previouslyFormattedCitation" : "(Bargh, Chen, &amp; Burrows, 1996; Harris, Coburn, Rohrer, &amp; Pashler, 2013)" }, "properties" : { "noteIndex" : 0 }, "schema" : "https://github.com/citation-style-language/schema/raw/master/csl-citation.json" }</w:instrText>
      </w:r>
      <w:r>
        <w:fldChar w:fldCharType="separate"/>
      </w:r>
      <w:r w:rsidRPr="0096073E">
        <w:rPr>
          <w:noProof/>
        </w:rPr>
        <w:t>(</w:t>
      </w:r>
      <w:r>
        <w:rPr>
          <w:noProof/>
        </w:rPr>
        <w:t xml:space="preserve">original: </w:t>
      </w:r>
      <w:r w:rsidRPr="0096073E">
        <w:rPr>
          <w:noProof/>
        </w:rPr>
        <w:t xml:space="preserve">Bargh, Chen, &amp; Burrows, 1996; </w:t>
      </w:r>
      <w:r>
        <w:rPr>
          <w:noProof/>
        </w:rPr>
        <w:t xml:space="preserve">replication: </w:t>
      </w:r>
      <w:r w:rsidRPr="0096073E">
        <w:rPr>
          <w:noProof/>
        </w:rPr>
        <w:t>Harris, Coburn, Rohrer, &amp; Pashler, 2013)</w:t>
      </w:r>
      <w:r>
        <w:fldChar w:fldCharType="end"/>
      </w:r>
      <w:r>
        <w:t xml:space="preserve">, physical and moral cleansing effect </w:t>
      </w:r>
      <w:r>
        <w:fldChar w:fldCharType="begin" w:fldLock="1"/>
      </w:r>
      <w:r w:rsidR="00077E3D">
        <w:instrText>ADDIN CSL_CITATION { "citationItems" : [ { "id" : "ITEM-1", "itemData" : { "DOI" : "10.1126/science.1130726", "ISSN" : "1095-9203", "PMID" : "16960010", "abstract" : "Physical cleansing has been a focal element in religious ceremonies for thousands of years. The prevalence of this practice suggests a psychological association between bodily purity and moral purity. In three studies, we explored what we call the \"Macbeth effect\"-that is, a threat to one's moral purity induces the need to cleanse oneself. This effect revealed itself through an increased mental accessibility of cleansing-related concepts, a greater desire for cleansing products, and a greater likelihood of taking antiseptic wipes. Furthermore, we showed that physical cleansing alleviates the upsetting consequences of unethical behavior and reduces threats to one's moral self-image. Daily hygiene routines such as washing hands, as simple and benign as they might seem, can deliver a powerful antidote to threatened morality, enabling people to truly wash away their sins.", "author" : [ { "dropping-particle" : "", "family" : "Zhong", "given" : "Chen-Bo", "non-dropping-particle" : "", "parse-names" : false, "suffix" : "" }, { "dropping-particle" : "", "family" : "Liljenquist", "given" : "Katie", "non-dropping-particle" : "", "parse-names" : false, "suffix" : "" } ], "container-title" : "Science", "id" : "ITEM-1", "issue" : "5792", "issued" : { "date-parts" : [ [ "2006", "9", "8" ] ] }, "page" : "1451-2", "title" : "Washing away your sins: threatened morality and physical cleansing.", "type" : "article-journal", "volume" : "313" }, "uris" : [ "http://www.mendeley.com/documents/?uuid=15599779-2968-443c-bd3a-629e2f0d387d" ] } ], "mendeley" : { "manualFormatting" : "(original: Zhong &amp; Liljenquist, 2006", "previouslyFormattedCitation" : "(Zhong &amp; Liljenquist, 2006)" }, "properties" : { "noteIndex" : 0 }, "schema" : "https://github.com/citation-style-language/schema/raw/master/csl-citation.json" }</w:instrText>
      </w:r>
      <w:r>
        <w:fldChar w:fldCharType="separate"/>
      </w:r>
      <w:r w:rsidRPr="0096073E">
        <w:rPr>
          <w:noProof/>
        </w:rPr>
        <w:t>(original: Zhong &amp; Liljenquist, 2006</w:t>
      </w:r>
      <w:r>
        <w:fldChar w:fldCharType="end"/>
      </w:r>
      <w:r w:rsidRPr="0096073E">
        <w:t>; r</w:t>
      </w:r>
      <w:r>
        <w:t xml:space="preserve">eplications: </w:t>
      </w:r>
      <w:r>
        <w:fldChar w:fldCharType="begin" w:fldLock="1"/>
      </w:r>
      <w:r w:rsidR="00077E3D">
        <w:instrText>ADDIN CSL_CITATION { "citationItems" : [ { "id" : "ITEM-1", "itemData" : { "author" : [ { "dropping-particle" : "V", "family" : "Fayard", "given" : "Jennifer", "non-dropping-particle" : "", "parse-names" : false, "suffix" : "" }, { "dropping-particle" : "", "family" : "Bernstein", "given" : "Daniel M", "non-dropping-particle" : "", "parse-names" : false, "suffix" : "" }, { "dropping-particle" : "", "family" : "Roberts", "given" : "Brent W", "non-dropping-particle" : "", "parse-names" : false, "suffix" : "" } ], "container-title" : "Journal of Articles in Support of the Null Hypothesis", "id" : "ITEM-1", "issue" : "2", "issued" : { "date-parts" : [ [ "2009" ] ] }, "page" : "21-30", "title" : "Is cleanliness next to godliness ? Dispelling old wives\u2019 tales : Failure to replicate Zhong and Liljenquist (2006)", "type" : "article-journal", "volume" : "6" }, "uris" : [ "http://www.mendeley.com/documents/?uuid=df13103e-0e5d-4cac-a077-ae2963fac9d0" ] }, { "id" : "ITEM-2", "itemData" : { "DOI" : "10.1080/01973533.2013.856792", "ISSN" : "0197-3533", "author" : [ { "dropping-particle" : "", "family" : "Earp", "given" : "Brian D.", "non-dropping-particle" : "", "parse-names" : false, "suffix" : "" }, { "dropping-particle" : "", "family" : "Everett", "given" : "Jim a. C.", "non-dropping-particle" : "", "parse-names" : false, "suffix" : "" }, { "dropping-particle" : "", "family" : "Madva", "given" : "Elizabeth N.", "non-dropping-particle" : "", "parse-names" : false, "suffix" : "" }, { "dropping-particle" : "", "family" : "Hamlin", "given" : "J. Kiley", "non-dropping-particle" : "", "parse-names" : false, "suffix" : "" } ], "container-title" : "Basic and Applied Social Psychology", "id" : "ITEM-2", "issue" : "1", "issued" : { "date-parts" : [ [ "2014", "1" ] ] }, "page" : "91-98", "title" : "Out, Damned Spot: Can the \u201cMacbeth Effect\u201d Be Replicated?", "type" : "article-journal", "volume" : "36" }, "uris" : [ "http://www.mendeley.com/documents/?uuid=27474797-31f1-4133-8abd-d1b2f6196777" ] } ], "mendeley" : { "manualFormatting" : "Earp, Everett, Madva, &amp; Hamlin, 2014; Fayard, Bernstein, &amp; Roberts, 2009)", "previouslyFormattedCitation" : "(Earp, Everett, Madva, &amp; Hamlin, 2014; Fayard, Bernstein, &amp; Roberts, 2009)" }, "properties" : { "noteIndex" : 0 }, "schema" : "https://github.com/citation-style-language/schema/raw/master/csl-citation.json" }</w:instrText>
      </w:r>
      <w:r>
        <w:fldChar w:fldCharType="separate"/>
      </w:r>
      <w:r w:rsidRPr="0096073E">
        <w:rPr>
          <w:noProof/>
        </w:rPr>
        <w:t>Earp, Everett, Madva, &amp; Hamlin, 2014; Fayard, Bernstein, &amp; Roberts, 2009)</w:t>
      </w:r>
      <w:r>
        <w:fldChar w:fldCharType="end"/>
      </w:r>
      <w:r w:rsidRPr="0096073E">
        <w:t xml:space="preserve">, </w:t>
      </w:r>
      <w:r>
        <w:t xml:space="preserve">and the ESP effect </w:t>
      </w:r>
      <w:r>
        <w:fldChar w:fldCharType="begin" w:fldLock="1"/>
      </w:r>
      <w:r w:rsidR="00077E3D">
        <w:instrText>ADDIN CSL_CITATION { "citationItems" : [ { "id" : "ITEM-1", "itemData" : { "DOI" : "10.1037/a0021524", "ISSN" : "1939-1315", "PMID" : "21280961", "abstract" : "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 "author" : [ { "dropping-particle" : "", "family" : "Bem", "given" : "Daryl J", "non-dropping-particle" : "", "parse-names" : false, "suffix" : "" } ], "container-title" : "Journal of personality and social psychology", "id" : "ITEM-1", "issue" : "3", "issued" : { "date-parts" : [ [ "2011", "3" ] ] }, "page" : "407-25", "title" : "Feeling the future: experimental evidence for anomalous retroactive influences on cognition and affect.", "type" : "article-journal", "volume" : "100" }, "uris" : [ "http://www.mendeley.com/documents/?uuid=910f315a-f2d3-46ab-9adf-1616de96097c" ] }, { "id" : "ITEM-2", "itemData" : { "DOI" : "10.1371/journal.pone.0033423", "ISSN" : "1932-6203", "PMID" : "22432019", "abstract" : "Nine recently reported parapsychological experiments appear to support the existence of precognition. We describe three pre-registered independent attempts to exactly replicate one of these experiments, 'retroactive facilitation of recall', which examines whether performance on a memory test can be influenced by a post-test exercise. All three replication attempts failed to produce significant effects (combined n = 150; combined p = .83, one-tailed) and thus do not support the existence of psychic ability.", "author" : [ { "dropping-particle" : "", "family" : "Ritchie", "given" : "Stuart J", "non-dropping-particle" : "", "parse-names" : false, "suffix" : "" }, { "dropping-particle" : "", "family" : "Wiseman", "given" : "Richard", "non-dropping-particle" : "", "parse-names" : false, "suffix" : "" }, { "dropping-particle" : "", "family" : "French", "given" : "Christopher C", "non-dropping-particle" : "", "parse-names" : false, "suffix" : "" } ], "container-title" : "PloS one", "id" : "ITEM-2", "issue" : "3", "issued" : { "date-parts" : [ [ "2012", "1" ] ] }, "page" : "e33423", "title" : "Failing the future: three unsuccessful attempts to replicate Bem's 'retroactive facilitation of recall' effect.", "type" : "article-journal", "volume" : "7" }, "uris" : [ "http://www.mendeley.com/documents/?uuid=c9ebf74d-eaf0-4966-ae02-ec657745142e" ] } ], "mendeley" : { "manualFormatting" : "(original: Bem, 2011; replication: Ritchie, Wiseman, &amp; French, 2012)", "previouslyFormattedCitation" : "(Bem, 2011; Ritchie, Wiseman, &amp; French, 2012)" }, "properties" : { "noteIndex" : 0 }, "schema" : "https://github.com/citation-style-language/schema/raw/master/csl-citation.json" }</w:instrText>
      </w:r>
      <w:r>
        <w:fldChar w:fldCharType="separate"/>
      </w:r>
      <w:r w:rsidRPr="00960C6E">
        <w:rPr>
          <w:noProof/>
        </w:rPr>
        <w:t>(</w:t>
      </w:r>
      <w:r>
        <w:rPr>
          <w:noProof/>
        </w:rPr>
        <w:t xml:space="preserve">original: </w:t>
      </w:r>
      <w:r w:rsidRPr="00960C6E">
        <w:rPr>
          <w:noProof/>
        </w:rPr>
        <w:t xml:space="preserve">Bem, 2011; </w:t>
      </w:r>
      <w:r>
        <w:rPr>
          <w:noProof/>
        </w:rPr>
        <w:t xml:space="preserve">replication: </w:t>
      </w:r>
      <w:r w:rsidRPr="00960C6E">
        <w:rPr>
          <w:noProof/>
        </w:rPr>
        <w:t>Ritchie, Wiseman, &amp; French, 2012)</w:t>
      </w:r>
      <w:r>
        <w:fldChar w:fldCharType="end"/>
      </w:r>
      <w:r>
        <w:t xml:space="preserve"> </w:t>
      </w:r>
      <w:r w:rsidR="00913250">
        <w:t>cast serious doubt on the truth of these effects</w:t>
      </w:r>
      <w:r w:rsidR="002A2B46">
        <w:t xml:space="preserve"> </w:t>
      </w:r>
      <w:r>
        <w:fldChar w:fldCharType="begin" w:fldLock="1"/>
      </w:r>
      <w:r w:rsidR="00077E3D">
        <w:instrText>ADDIN CSL_CITATION { "citationItems" : [ { "id" : "ITEM-1", "itemData" : { "DOI" : "10.1038/nature.2012.11535", "ISSN" : "1476-4687", "author" : [ { "dropping-particle" : "", "family" : "Yong", "given" : "Ed", "non-dropping-particle" : "", "parse-names" : false, "suffix" : "" } ], "container-title" : "Nature", "id" : "ITEM-1", "issued" : { "date-parts" : [ [ "2012", "10", "3" ] ] }, "title" : "Nobel laureate challenges psychologists to clean up their act", "type" : "article-journal" }, "uris" : [ "http://www.mendeley.com/documents/?uuid=08672824-bc4d-4759-aa5e-6fe4775678a7" ] } ], "mendeley" : { "manualFormatting" : "(e.g., Yong, 2012)", "previouslyFormattedCitation" : "(Yong, 2012)" }, "properties" : { "noteIndex" : 0 }, "schema" : "https://github.com/citation-style-language/schema/raw/master/csl-citation.json" }</w:instrText>
      </w:r>
      <w:r>
        <w:fldChar w:fldCharType="separate"/>
      </w:r>
      <w:r w:rsidRPr="0096073E">
        <w:rPr>
          <w:noProof/>
        </w:rPr>
        <w:t>(</w:t>
      </w:r>
      <w:r w:rsidR="002A2B46">
        <w:rPr>
          <w:noProof/>
        </w:rPr>
        <w:t xml:space="preserve">e.g., </w:t>
      </w:r>
      <w:r w:rsidRPr="0096073E">
        <w:rPr>
          <w:noProof/>
        </w:rPr>
        <w:t>Yong, 2012)</w:t>
      </w:r>
      <w:r>
        <w:fldChar w:fldCharType="end"/>
      </w:r>
      <w:r w:rsidRPr="0096073E">
        <w:t>.</w:t>
      </w:r>
      <w:r>
        <w:t xml:space="preserve"> Additionally, the need for innovative results </w:t>
      </w:r>
      <w:r w:rsidR="00C83FEE">
        <w:t xml:space="preserve">in journals </w:t>
      </w:r>
      <w:r>
        <w:fldChar w:fldCharType="begin" w:fldLock="1"/>
      </w:r>
      <w:r w:rsidR="00077E3D">
        <w:instrText>ADDIN CSL_CITATION { "citationItems" : [ { "id" : "ITEM-1", "itemData" : { "DOI" : "10.3389/fpsyg.2013.00173", "ISSN" : "1664-1078", "PMID" : "23577000", "author" : [ { "dropping-particle" : "", "family" : "Trafimow", "given" : "David", "non-dropping-particle" : "", "parse-names" : false, "suffix" : "" } ], "container-title" : "Frontiers in psychology", "id" : "ITEM-1", "issued" : { "date-parts" : [ [ "2013", "1", "9" ] ] }, "page" : "173", "publisher" : "Frontiers", "title" : "The importance of surprising findings in psychology.", "type" : "article-journal", "volume" : "4" }, "uris" : [ "http://www.mendeley.com/documents/?uuid=9a0d12a1-bbea-4dd7-88dc-b5d8c6c74b2a" ] } ], "mendeley" : { "previouslyFormattedCitation" : "(Trafimow, 2013)" }, "properties" : { "noteIndex" : 0 }, "schema" : "https://github.com/citation-style-language/schema/raw/master/csl-citation.json" }</w:instrText>
      </w:r>
      <w:r>
        <w:fldChar w:fldCharType="separate"/>
      </w:r>
      <w:r w:rsidRPr="009431A8">
        <w:rPr>
          <w:noProof/>
        </w:rPr>
        <w:t>(Trafimow, 2013)</w:t>
      </w:r>
      <w:r>
        <w:fldChar w:fldCharType="end"/>
      </w:r>
      <w:r>
        <w:t xml:space="preserve"> could inflate the false positive rate in the literature</w:t>
      </w:r>
      <w:r w:rsidR="002A2B46">
        <w:t xml:space="preserve"> further</w:t>
      </w:r>
      <w:r>
        <w:t xml:space="preserve">. It should be noted that the field of psychology took up these concerns, is open to changing its practices </w:t>
      </w:r>
      <w:r>
        <w:fldChar w:fldCharType="begin" w:fldLock="1"/>
      </w:r>
      <w:r w:rsidR="00077E3D">
        <w:instrText>ADDIN CSL_CITATION { "citationItems" : [ { "id" : "ITEM-1", "itemData" : { "DOI" : "10.1177/1745691612459521", "ISSN" : "1745-6916", "author" : [ { "dropping-particle" : "", "family" : "Fuchs", "given" : "H. M.", "non-dropping-particle" : "", "parse-names" : false, "suffix" : "" }, { "dropping-particle" : "", "family" : "Jenny", "given" : "M.", "non-dropping-particle" : "", "parse-names" : false, "suffix" : "" }, { "dropping-particle" : "", "family" : "Fiedler", "given" : "S.", "non-dropping-particle" : "", "parse-names" : false, "suffix" : "" } ], "container-title" : "Perspectives on Psychological Science", "id" : "ITEM-1", "issue" : "6", "issued" : { "date-parts" : [ [ "2012", "11", "7" ] ] }, "page" : "639-642", "title" : "Psychologists Are Open to Change, yet Wary of Rules", "type" : "article-journal", "volume" : "7" }, "uris" : [ "http://www.mendeley.com/documents/?uuid=27c89783-d4db-40e7-8720-e2a787672476" ] } ], "mendeley" : { "previouslyFormattedCitation" : "(Fuchs, Jenny, &amp; Fiedler, 2012)" }, "properties" : { "noteIndex" : 0 }, "schema" : "https://github.com/citation-style-language/schema/raw/master/csl-citation.json" }</w:instrText>
      </w:r>
      <w:r>
        <w:fldChar w:fldCharType="separate"/>
      </w:r>
      <w:r w:rsidRPr="00E50C0E">
        <w:rPr>
          <w:noProof/>
        </w:rPr>
        <w:t>(Fuchs, Jenny, &amp; Fiedler, 2012)</w:t>
      </w:r>
      <w:r>
        <w:fldChar w:fldCharType="end"/>
      </w:r>
      <w:r>
        <w:t xml:space="preserve">, </w:t>
      </w:r>
      <w:r w:rsidR="00C83FEE">
        <w:t xml:space="preserve">is investigating remedies </w:t>
      </w:r>
      <w:r>
        <w:fldChar w:fldCharType="begin" w:fldLock="1"/>
      </w:r>
      <w:r w:rsidR="00077E3D">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mendeley" : { "manualFormatting" : "(e.g., Murayama, Pekrun, &amp; Fiedler, 2013)", "previouslyFormattedCitation" : "(Murayama, Pekrun, &amp; Fiedler, 2013)" }, "properties" : { "noteIndex" : 0 }, "schema" : "https://github.com/citation-style-language/schema/raw/master/csl-citation.json" }</w:instrText>
      </w:r>
      <w:r>
        <w:fldChar w:fldCharType="separate"/>
      </w:r>
      <w:r w:rsidRPr="009B50B0">
        <w:rPr>
          <w:noProof/>
        </w:rPr>
        <w:t>(</w:t>
      </w:r>
      <w:r>
        <w:rPr>
          <w:noProof/>
        </w:rPr>
        <w:t xml:space="preserve">e.g., </w:t>
      </w:r>
      <w:r w:rsidRPr="009B50B0">
        <w:rPr>
          <w:noProof/>
        </w:rPr>
        <w:t>Murayama, Pekrun, &amp; Fiedler, 2013)</w:t>
      </w:r>
      <w:r>
        <w:fldChar w:fldCharType="end"/>
      </w:r>
      <w:r>
        <w:t xml:space="preserve">, and </w:t>
      </w:r>
      <w:r w:rsidR="00C83FEE">
        <w:t>is imp</w:t>
      </w:r>
      <w:r w:rsidR="002A2B46">
        <w:t xml:space="preserve">lementing new standards for </w:t>
      </w:r>
      <w:r w:rsidR="00C83FEE">
        <w:t>research</w:t>
      </w:r>
      <w:r w:rsidR="002A2B46">
        <w:t xml:space="preserve"> practices</w:t>
      </w:r>
      <w:r w:rsidR="00C83FEE">
        <w:t xml:space="preserve"> </w:t>
      </w:r>
      <w:r>
        <w:fldChar w:fldCharType="begin" w:fldLock="1"/>
      </w:r>
      <w:r w:rsidR="00077E3D">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id" : "ITEM-2", "itemData" : { "DOI" : "10.1177/0956797613512465", "ISSN" : "0956-7976", "author" : [ { "dropping-particle" : "", "family" : "Eich", "given" : "E.", "non-dropping-particle" : "", "parse-names" : false, "suffix" : "" } ], "container-title" : "Psychological Science", "id" : "ITEM-2", "issue" : "1", "issued" : { "date-parts" : [ [ "2013", "11", "27" ] ] }, "page" : "3-6", "title" : "Business Not as Usual", "type" : "article-journal", "volume" : "25" }, "uris" : [ "http://www.mendeley.com/documents/?uuid=78c43c70-5ade-42fc-99d3-56f1d68e9ca9" ] }, { "id" : "ITEM-3", "itemData" : { "URL" : "http://www.journals.elsevier.com/journal-of-experimental-social-psychology/news/jesp-editorial-guidelines/", "author" : [ { "dropping-particle" : "", "family" : "Journal of Experimental Social Psychology", "given" : "", "non-dropping-particle" : "", "parse-names" : false, "suffix" : "" } ], "id" : "ITEM-3", "issued" : { "date-parts" : [ [ "2014" ] ] }, "title" : "JESP Editorial Guidelines", "type" : "webpage" }, "uris" : [ "http://www.mendeley.com/documents/?uuid=0fad8f8c-f3ee-4f78-8285-ec776bd05a2b" ] } ], "mendeley" : { "manualFormatting" : "(e.g., Brandt et al., 2013; Eich, 2013; Journal of Experimental Social Psychology, 2014)", "previouslyFormattedCitation" : "(Brandt et al., 2013; Eich, 2013; Journal of Experimental Social Psychology, 2014)" }, "properties" : { "noteIndex" : 0 }, "schema" : "https://github.com/citation-style-language/schema/raw/master/csl-citation.json" }</w:instrText>
      </w:r>
      <w:r>
        <w:fldChar w:fldCharType="separate"/>
      </w:r>
      <w:r w:rsidRPr="00E0394F">
        <w:rPr>
          <w:noProof/>
        </w:rPr>
        <w:t>(</w:t>
      </w:r>
      <w:r>
        <w:rPr>
          <w:noProof/>
        </w:rPr>
        <w:t xml:space="preserve">e.g., </w:t>
      </w:r>
      <w:r w:rsidRPr="00E0394F">
        <w:rPr>
          <w:noProof/>
        </w:rPr>
        <w:t>Brandt et al., 2013; Eich, 2013; Journal of Experimental Social Psychology, 2014)</w:t>
      </w:r>
      <w:r>
        <w:fldChar w:fldCharType="end"/>
      </w:r>
      <w:r>
        <w:t>.</w:t>
      </w:r>
    </w:p>
    <w:p w14:paraId="7CD3ED91" w14:textId="0AC9F1AA" w:rsidR="001C29F2" w:rsidRDefault="001C29F2" w:rsidP="001C29F2">
      <w:pPr>
        <w:ind w:firstLine="567"/>
      </w:pPr>
      <w:r>
        <w:t xml:space="preserve">False negatives have been discussed less explicitly, as the problems for false positives were more salient and more pressing. </w:t>
      </w:r>
      <w:r w:rsidR="00C83FEE">
        <w:t>Nonetheless, p</w:t>
      </w:r>
      <w:r>
        <w:t xml:space="preserve">ower (i.e., true positive rate) has </w:t>
      </w:r>
      <w:r w:rsidR="002A2B46">
        <w:t xml:space="preserve">implicitly </w:t>
      </w:r>
      <w:r>
        <w:t xml:space="preserve">been </w:t>
      </w:r>
      <w:r w:rsidR="00217BC6">
        <w:t>part of</w:t>
      </w:r>
      <w:r>
        <w:t xml:space="preserve"> the discussion, </w:t>
      </w:r>
      <w:r w:rsidR="003934E0">
        <w:t xml:space="preserve">because replication requirements </w:t>
      </w:r>
      <w:r>
        <w:t xml:space="preserve">were being discussed for detecting possible false positives </w:t>
      </w:r>
      <w:r>
        <w:fldChar w:fldCharType="begin" w:fldLock="1"/>
      </w:r>
      <w:r w:rsidR="00077E3D">
        <w:instrText>ADDIN CSL_CITATION { "citationItems" : [ { "id" : "ITEM-1",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1", "issue" : "2", "issued" : { "date-parts" : [ [ "2013", "3", "18" ] ] }, "page" : "108-119", "title" : "Recommendations for Increasing Replicability in Psychology", "type" : "article-journal", "volume" : "27" }, "uris" : [ "http://www.mendeley.com/documents/?uuid=4ac9587f-1521-46be-8826-a78b4392bac7" ] }, { "id" : "ITEM-2",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2", "issued" : { "date-parts" : [ [ "2013", "10" ] ] }, "page" : "217-224", "publisher" : "Elsevier Inc.", "title" : "The Replication Recipe: What Makes for a Convincing Replication?", "type" : "article-journal", "volume" : "50" }, "uris" : [ "http://www.mendeley.com/documents/?uuid=20ac1ad1-30ad-4693-be3f-2d43f524eaee" ] } ], "mendeley" : { "manualFormatting" : "(e.g., Asendorpf et al., 2013; Brandt et al., 2013)", "previouslyFormattedCitation" : "(Asendorpf et al., 2013; Brandt et al., 2013)" }, "properties" : { "noteIndex" : 0 }, "schema" : "https://github.com/citation-style-language/schema/raw/master/csl-citation.json" }</w:instrText>
      </w:r>
      <w:r>
        <w:fldChar w:fldCharType="separate"/>
      </w:r>
      <w:r w:rsidRPr="005A0B8F">
        <w:rPr>
          <w:noProof/>
        </w:rPr>
        <w:t>(</w:t>
      </w:r>
      <w:r>
        <w:rPr>
          <w:noProof/>
        </w:rPr>
        <w:t xml:space="preserve">e.g., </w:t>
      </w:r>
      <w:r w:rsidRPr="005A0B8F">
        <w:rPr>
          <w:noProof/>
        </w:rPr>
        <w:t>Asendorpf et al., 2013; Brandt et al., 2013)</w:t>
      </w:r>
      <w:r>
        <w:fldChar w:fldCharType="end"/>
      </w:r>
      <w:r>
        <w:t xml:space="preserve">. </w:t>
      </w:r>
      <w:r w:rsidR="002A2B46">
        <w:t>Power is of importance, because</w:t>
      </w:r>
      <w:r w:rsidR="003934E0">
        <w:t xml:space="preserve"> t</w:t>
      </w:r>
      <w:r>
        <w:t xml:space="preserve">he power for psychological studies has been estimated to be as low as 35% </w:t>
      </w:r>
      <w:r>
        <w:fldChar w:fldCharType="begin" w:fldLock="1"/>
      </w:r>
      <w:r w:rsidR="00077E3D">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et al., 2012)" }, "properties" : { "noteIndex" : 0 }, "schema" : "https://github.com/citation-style-language/schema/raw/master/csl-citation.json" }</w:instrText>
      </w:r>
      <w:r>
        <w:fldChar w:fldCharType="separate"/>
      </w:r>
      <w:r w:rsidRPr="009B50B0">
        <w:rPr>
          <w:noProof/>
        </w:rPr>
        <w:t>(Bakker et al., 2012)</w:t>
      </w:r>
      <w:r>
        <w:fldChar w:fldCharType="end"/>
      </w:r>
      <w:r>
        <w:t xml:space="preserve">, which implies a 65% false negative rate. This is </w:t>
      </w:r>
      <w:r w:rsidR="00C83FEE">
        <w:t>substantial</w:t>
      </w:r>
      <w:r>
        <w:t xml:space="preserve">, given that this exceeds all but one of the false positive rates due to QRPs </w:t>
      </w:r>
      <w:r>
        <w:fldChar w:fldCharType="begin" w:fldLock="1"/>
      </w:r>
      <w:r w:rsidR="00077E3D">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81.5% in Table 1; Simmons et al., 2011)", "previouslyFormattedCitation" : "(Simmons et al., 2011)" }, "properties" : { "noteIndex" : 0 }, "schema" : "https://github.com/citation-style-language/schema/raw/master/csl-citation.json" }</w:instrText>
      </w:r>
      <w:r>
        <w:fldChar w:fldCharType="separate"/>
      </w:r>
      <w:r w:rsidRPr="003A5E7C">
        <w:rPr>
          <w:noProof/>
        </w:rPr>
        <w:t>(</w:t>
      </w:r>
      <w:r>
        <w:rPr>
          <w:noProof/>
        </w:rPr>
        <w:t xml:space="preserve">81.5% in Table 1; </w:t>
      </w:r>
      <w:r w:rsidRPr="003A5E7C">
        <w:rPr>
          <w:noProof/>
        </w:rPr>
        <w:t>Simmons et al., 2011)</w:t>
      </w:r>
      <w:r>
        <w:fldChar w:fldCharType="end"/>
      </w:r>
      <w:r>
        <w:t xml:space="preserve">. </w:t>
      </w:r>
      <w:r w:rsidR="00C83FEE">
        <w:t xml:space="preserve">Systemic low </w:t>
      </w:r>
      <w:r>
        <w:t xml:space="preserve">power </w:t>
      </w:r>
      <w:r w:rsidR="00C83FEE">
        <w:t>in psychology has</w:t>
      </w:r>
      <w:r>
        <w:t xml:space="preserve"> been indicated before </w:t>
      </w:r>
      <w:r>
        <w:fldChar w:fldCharType="begin" w:fldLock="1"/>
      </w:r>
      <w:r w:rsidR="00077E3D">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e.g., Cohen, 1962)", "previouslyFormattedCitation" : "(Cohen, 1962)" }, "properties" : { "noteIndex" : 0 }, "schema" : "https://github.com/citation-style-language/schema/raw/master/csl-citation.json" }</w:instrText>
      </w:r>
      <w:r>
        <w:fldChar w:fldCharType="separate"/>
      </w:r>
      <w:r w:rsidRPr="004338D3">
        <w:rPr>
          <w:noProof/>
        </w:rPr>
        <w:t>(</w:t>
      </w:r>
      <w:r>
        <w:rPr>
          <w:noProof/>
        </w:rPr>
        <w:t xml:space="preserve">e.g., </w:t>
      </w:r>
      <w:r w:rsidRPr="004338D3">
        <w:rPr>
          <w:noProof/>
        </w:rPr>
        <w:t>Cohen, 1962)</w:t>
      </w:r>
      <w:r>
        <w:fldChar w:fldCharType="end"/>
      </w:r>
      <w:r>
        <w:t>, but t</w:t>
      </w:r>
      <w:r w:rsidR="00C83FEE">
        <w:t xml:space="preserve">his </w:t>
      </w:r>
      <w:r w:rsidR="003934E0">
        <w:t xml:space="preserve">has </w:t>
      </w:r>
      <w:r w:rsidR="00C83FEE">
        <w:t>had almost no effect on increasing power in th</w:t>
      </w:r>
      <w:r w:rsidR="003934E0">
        <w:t>e</w:t>
      </w:r>
      <w:r w:rsidR="00C83FEE">
        <w:t xml:space="preserve"> field </w:t>
      </w:r>
      <w:r>
        <w:fldChar w:fldCharType="begin" w:fldLock="1"/>
      </w:r>
      <w:r w:rsidR="00077E3D">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fldChar w:fldCharType="separate"/>
      </w:r>
      <w:r w:rsidRPr="00E14A3A">
        <w:rPr>
          <w:noProof/>
        </w:rPr>
        <w:t>(Sedlmeier &amp; Gigerenzer, 1989)</w:t>
      </w:r>
      <w:r>
        <w:fldChar w:fldCharType="end"/>
      </w:r>
      <w:r>
        <w:t xml:space="preserve">. </w:t>
      </w:r>
      <w:r w:rsidR="00C83FEE">
        <w:t>D</w:t>
      </w:r>
      <w:r>
        <w:t>iscussing false negatives is</w:t>
      </w:r>
      <w:r w:rsidR="00C83FEE">
        <w:t xml:space="preserve"> of importance</w:t>
      </w:r>
      <w:r>
        <w:t xml:space="preserve">, </w:t>
      </w:r>
      <w:r w:rsidR="00C83FEE">
        <w:t xml:space="preserve">because </w:t>
      </w:r>
      <w:r w:rsidR="003934E0">
        <w:t xml:space="preserve">such </w:t>
      </w:r>
      <w:r w:rsidR="00C83FEE">
        <w:t>false negatives are less easily discovered</w:t>
      </w:r>
      <w:r w:rsidR="003934E0">
        <w:t xml:space="preserve"> than false positives</w:t>
      </w:r>
      <w:r w:rsidR="00C83FEE">
        <w:t xml:space="preserve"> and </w:t>
      </w:r>
      <w:r>
        <w:t>cause</w:t>
      </w:r>
      <w:r w:rsidR="00C83FEE">
        <w:t>s</w:t>
      </w:r>
      <w:r>
        <w:t xml:space="preserve"> research lines to be stopped prematurely</w:t>
      </w:r>
      <w:r w:rsidR="003934E0">
        <w:t xml:space="preserve">, whereas false positives prolong research lines </w:t>
      </w:r>
      <w:r w:rsidR="003934E0">
        <w:fldChar w:fldCharType="begin" w:fldLock="1"/>
      </w:r>
      <w:r w:rsidR="00077E3D">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3934E0">
        <w:fldChar w:fldCharType="separate"/>
      </w:r>
      <w:r w:rsidR="003934E0" w:rsidRPr="00B21BE5">
        <w:rPr>
          <w:noProof/>
        </w:rPr>
        <w:t>(Fiedler, Kutzner, &amp; Krueger, 2012)</w:t>
      </w:r>
      <w:r w:rsidR="003934E0">
        <w:fldChar w:fldCharType="end"/>
      </w:r>
      <w:r>
        <w:t>.</w:t>
      </w:r>
      <w:r w:rsidR="001955B4">
        <w:t xml:space="preserve"> Research has focused on the prevalence rate of false positives; less is known about the prevalence rate of false negatives.</w:t>
      </w:r>
    </w:p>
    <w:p w14:paraId="694DBC59" w14:textId="58264BCC" w:rsidR="001C29F2" w:rsidRDefault="00C62C31" w:rsidP="001C29F2">
      <w:pPr>
        <w:ind w:firstLine="567"/>
      </w:pPr>
      <w:r>
        <w:t>Th</w:t>
      </w:r>
      <w:r w:rsidR="001955B4">
        <w:t xml:space="preserve">is </w:t>
      </w:r>
      <w:r w:rsidR="001C29F2">
        <w:t xml:space="preserve">paper </w:t>
      </w:r>
      <w:r w:rsidR="003932E0">
        <w:t xml:space="preserve">inspects </w:t>
      </w:r>
      <w:r w:rsidR="001955B4">
        <w:t>the prevalence of false negatives</w:t>
      </w:r>
      <w:r w:rsidR="003932E0">
        <w:t xml:space="preserve">, by focusing on null </w:t>
      </w:r>
      <w:r w:rsidR="001C29F2">
        <w:t xml:space="preserve">findings </w:t>
      </w:r>
      <w:r w:rsidR="003934E0">
        <w:t>from</w:t>
      </w:r>
      <w:r w:rsidR="003932E0">
        <w:t xml:space="preserve"> statistical hypothesis tests. </w:t>
      </w:r>
      <w:r w:rsidR="003934E0">
        <w:t xml:space="preserve">Null findings are often interpreted as the null hypothesis being true </w:t>
      </w:r>
      <w:r w:rsidR="003934E0">
        <w:fldChar w:fldCharType="begin" w:fldLock="1"/>
      </w:r>
      <w:r w:rsidR="00077E3D">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3934E0">
        <w:fldChar w:fldCharType="separate"/>
      </w:r>
      <w:r w:rsidR="003934E0" w:rsidRPr="00D84BF9">
        <w:rPr>
          <w:noProof/>
        </w:rPr>
        <w:t>(Nickerson, 2000)</w:t>
      </w:r>
      <w:r w:rsidR="003934E0">
        <w:fldChar w:fldCharType="end"/>
      </w:r>
      <w:r w:rsidR="003934E0">
        <w:t>, which could be caused by unconscious psychological fallacies such as the law of small numbers (</w:t>
      </w:r>
      <w:r w:rsidR="003934E0">
        <w:fldChar w:fldCharType="begin" w:fldLock="1"/>
      </w:r>
      <w:r w:rsidR="00077E3D">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3934E0">
        <w:fldChar w:fldCharType="separate"/>
      </w:r>
      <w:r w:rsidR="003934E0" w:rsidRPr="006918E3">
        <w:rPr>
          <w:noProof/>
        </w:rPr>
        <w:t>Tversky &amp; Kahneman, 1971</w:t>
      </w:r>
      <w:r w:rsidR="003934E0">
        <w:fldChar w:fldCharType="end"/>
      </w:r>
      <w:r w:rsidR="003934E0">
        <w:t>) or overconfiden</w:t>
      </w:r>
      <w:r>
        <w:t>ce</w:t>
      </w:r>
      <w:r w:rsidR="003934E0">
        <w:t xml:space="preserve"> about the power of a study (</w:t>
      </w:r>
      <w:r w:rsidR="003934E0">
        <w:fldChar w:fldCharType="begin" w:fldLock="1"/>
      </w:r>
      <w:r w:rsidR="00077E3D">
        <w:instrText>ADDIN CSL_CITATION { "citationItems" : [ { "id" : "ITEM-1", "itemData" : { "author" : [ { "dropping-particle" : "", "family" : "Bakker", "given" : "M.", "non-dropping-particle" : "", "parse-names" : false, "suffix" : "" } ], "chapter-number" : "5", "container-title" : "Good Science, Bad Science: Questioning Research Practices in Psychological Science [Dissertation]", "id" : "ITEM-1", "issued" : { "date-parts" : [ [ "2014" ] ] }, "title" : "Flawed intuitions about power in psychological research.", "type" : "chapter" }, "uris" : [ "http://www.mendeley.com/documents/?uuid=55885672-8b4f-4d1a-a8b8-b9fb59cdfcad"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mendeley" : { "manualFormatting" : "Bakker, 2014; Greenwald, 1975)", "previouslyFormattedCitation" : "(Bakker, 2014; Greenwald, 1975)" }, "properties" : { "noteIndex" : 0 }, "schema" : "https://github.com/citation-style-language/schema/raw/master/csl-citation.json" }</w:instrText>
      </w:r>
      <w:r w:rsidR="003934E0">
        <w:fldChar w:fldCharType="separate"/>
      </w:r>
      <w:r w:rsidR="003934E0" w:rsidRPr="00463E57">
        <w:rPr>
          <w:noProof/>
        </w:rPr>
        <w:t>Bakker, 2014; Greenwald, 1975)</w:t>
      </w:r>
      <w:r w:rsidR="003934E0">
        <w:fldChar w:fldCharType="end"/>
      </w:r>
      <w:r w:rsidR="003934E0">
        <w:t xml:space="preserve">. Such fallacies increase the likelihood that null results are </w:t>
      </w:r>
      <w:r w:rsidR="002A2B46">
        <w:t>interpreted as true</w:t>
      </w:r>
      <w:r w:rsidR="003934E0">
        <w:t xml:space="preserve"> negatives, which </w:t>
      </w:r>
      <w:r>
        <w:t xml:space="preserve">is why we hypothesize to find widespread indication for false negative results in the literature. </w:t>
      </w:r>
      <w:r w:rsidR="002A2B46">
        <w:t xml:space="preserve">If null results are true negatives, </w:t>
      </w:r>
      <w:r w:rsidR="00BD7B09">
        <w:rPr>
          <w:i/>
        </w:rPr>
        <w:t>P</w:t>
      </w:r>
      <w:r w:rsidR="00BD7B09">
        <w:t xml:space="preserve">-values  are </w:t>
      </w:r>
      <w:commentRangeStart w:id="2"/>
      <w:r w:rsidR="001C29F2">
        <w:t>uniform</w:t>
      </w:r>
      <w:r w:rsidR="00BD7B09">
        <w:t>ly distributed</w:t>
      </w:r>
      <w:r w:rsidR="001C29F2">
        <w:t xml:space="preserve"> </w:t>
      </w:r>
      <w:commentRangeEnd w:id="2"/>
      <w:r w:rsidR="00217BC6">
        <w:rPr>
          <w:rStyle w:val="CommentReference"/>
        </w:rPr>
        <w:commentReference w:id="2"/>
      </w:r>
      <w:r w:rsidR="001C29F2">
        <w:fldChar w:fldCharType="begin" w:fldLock="1"/>
      </w:r>
      <w:r w:rsidR="00077E3D">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id" : "ITEM-2", "itemData" : { "author" : [ { "dropping-particle" : "", "family" : "Sackrowitz", "given" : "H", "non-dropping-particle" : "", "parse-names" : false, "suffix" : "" }, { "dropping-particle" : "", "family" : "Samuel-Cahn", "given" : "E", "non-dropping-particle" : "", "parse-names" : false, "suffix" : "" } ], "container-title" : "The American Statistician", "id" : "ITEM-2", "issue" : "4", "issued" : { "date-parts" : [ [ "1999" ] ] }, "page" : "326-331", "title" : "P values as random variables\u2014expected P values", "type" : "article-journal", "volume" : "53" }, "uris" : [ "http://www.mendeley.com/documents/?uuid=1a702c9e-649f-4222-af95-1f425ba98f26" ] } ], "mendeley" : { "previouslyFormattedCitation" : "(Murdoch, Tsai, &amp; Adcock, 2008; Sackrowitz &amp; Samuel-Cahn, 1999)" }, "properties" : { "noteIndex" : 0 }, "schema" : "https://github.com/citation-style-language/schema/raw/master/csl-citation.json" }</w:instrText>
      </w:r>
      <w:r w:rsidR="001C29F2">
        <w:fldChar w:fldCharType="separate"/>
      </w:r>
      <w:r w:rsidR="001C29F2" w:rsidRPr="00B13567">
        <w:rPr>
          <w:noProof/>
        </w:rPr>
        <w:t>(Murdoch, Tsai, &amp; Adcock, 2008; Sackrowitz &amp; Samuel-Cahn, 1999)</w:t>
      </w:r>
      <w:r w:rsidR="001C29F2">
        <w:fldChar w:fldCharType="end"/>
      </w:r>
      <w:r w:rsidR="002A2B46">
        <w:t>.</w:t>
      </w:r>
      <w:r>
        <w:t xml:space="preserve"> </w:t>
      </w:r>
      <w:r w:rsidR="006C6EC8">
        <w:t>O</w:t>
      </w:r>
      <w:r>
        <w:t>u</w:t>
      </w:r>
      <w:r w:rsidR="001C29F2">
        <w:t>r research investigates whether reported statistics from 8 flagship journals corroborates null distributions, or indicates possible false negative results.</w:t>
      </w:r>
    </w:p>
    <w:p w14:paraId="663F9917" w14:textId="77777777" w:rsidR="001C29F2" w:rsidRDefault="001C29F2" w:rsidP="001C29F2">
      <w:pPr>
        <w:ind w:firstLine="567"/>
        <w:jc w:val="center"/>
        <w:rPr>
          <w:b/>
        </w:rPr>
      </w:pPr>
      <w:r>
        <w:rPr>
          <w:b/>
        </w:rPr>
        <w:t>Methods</w:t>
      </w:r>
    </w:p>
    <w:p w14:paraId="30E103BD" w14:textId="77777777" w:rsidR="001C29F2" w:rsidRDefault="001C29F2" w:rsidP="001C29F2">
      <w:pPr>
        <w:ind w:firstLine="567"/>
        <w:rPr>
          <w:b/>
        </w:rPr>
      </w:pPr>
      <w:r>
        <w:rPr>
          <w:b/>
        </w:rPr>
        <w:t>Data summary</w:t>
      </w:r>
    </w:p>
    <w:p w14:paraId="43593138" w14:textId="27002B93" w:rsidR="001C29F2" w:rsidRPr="00F62BEE" w:rsidRDefault="001C29F2" w:rsidP="001C29F2">
      <w:pPr>
        <w:ind w:firstLine="567"/>
      </w:pPr>
      <w:r>
        <w:t>The dataset was</w:t>
      </w:r>
      <w:commentRangeStart w:id="3"/>
      <w:r>
        <w:t xml:space="preserve"> retrieved from the Open Science Framework</w:t>
      </w:r>
      <w:r>
        <w:rPr>
          <w:rStyle w:val="FootnoteReference"/>
        </w:rPr>
        <w:footnoteReference w:id="3"/>
      </w:r>
      <w:r>
        <w:t>, and includes APA style test statistics extracted from 8 journals. The</w:t>
      </w:r>
      <w:r w:rsidR="00DF5ABD">
        <w:t>se</w:t>
      </w:r>
      <w:r>
        <w:t xml:space="preserve"> test statistics were extracted with statcheck </w:t>
      </w:r>
      <w:r>
        <w:fldChar w:fldCharType="begin" w:fldLock="1"/>
      </w:r>
      <w:r w:rsidR="00077E3D">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F62BEE">
        <w:rPr>
          <w:noProof/>
        </w:rPr>
        <w:t>(Epskamp &amp; Nuijten, 2013)</w:t>
      </w:r>
      <w:r>
        <w:fldChar w:fldCharType="end"/>
      </w:r>
      <w:r>
        <w:t xml:space="preserve"> and originally included a total of XXXX test results (</w:t>
      </w:r>
      <w:r>
        <w:rPr>
          <w:i/>
        </w:rPr>
        <w:t>t</w:t>
      </w:r>
      <w:r>
        <w:t xml:space="preserve">, </w:t>
      </w:r>
      <w:r>
        <w:rPr>
          <w:i/>
        </w:rPr>
        <w:t xml:space="preserve">r, F, Z, </w:t>
      </w:r>
      <w:r>
        <w:t>χ</w:t>
      </w:r>
      <w:r>
        <w:rPr>
          <w:vertAlign w:val="superscript"/>
        </w:rPr>
        <w:t>2</w:t>
      </w:r>
      <w:r>
        <w:t xml:space="preserve"> and Wald values). As only </w:t>
      </w:r>
      <w:r>
        <w:rPr>
          <w:i/>
        </w:rPr>
        <w:t>t</w:t>
      </w:r>
      <w:r>
        <w:t xml:space="preserve">, </w:t>
      </w:r>
      <w:r>
        <w:rPr>
          <w:i/>
        </w:rPr>
        <w:t xml:space="preserve">r, </w:t>
      </w:r>
      <w:r>
        <w:t xml:space="preserve">and </w:t>
      </w:r>
      <w:r>
        <w:rPr>
          <w:i/>
        </w:rPr>
        <w:t>F</w:t>
      </w:r>
      <w:r w:rsidR="0014446A">
        <w:rPr>
          <w:i/>
        </w:rPr>
        <w:t>-</w:t>
      </w:r>
      <w:r>
        <w:t>values allow for direct and comparable effect size computation, these test results were selected (XXXX results; XX% of original). Table 2 summarizes the selected data used for the analyses in this paper. For a more extensive description of the sampling method underlying the dataset, see t</w:t>
      </w:r>
      <w:r w:rsidR="003B2A0E">
        <w:t>he Open Science Framework page (</w:t>
      </w:r>
      <w:r>
        <w:t>Footnote 2</w:t>
      </w:r>
      <w:r w:rsidR="003B2A0E">
        <w:t>)</w:t>
      </w:r>
      <w:r>
        <w:t>.</w:t>
      </w:r>
      <w:commentRangeEnd w:id="3"/>
      <w:r>
        <w:rPr>
          <w:rStyle w:val="CommentReference"/>
        </w:rPr>
        <w:commentReference w:id="3"/>
      </w:r>
    </w:p>
    <w:p w14:paraId="4FC1F6BA" w14:textId="355AE98E" w:rsidR="001C29F2" w:rsidRDefault="001C29F2" w:rsidP="001C29F2">
      <w:pPr>
        <w:ind w:firstLine="567"/>
        <w:rPr>
          <w:b/>
        </w:rPr>
      </w:pPr>
      <w:r>
        <w:rPr>
          <w:b/>
        </w:rPr>
        <w:t>Effect distribution</w:t>
      </w:r>
    </w:p>
    <w:p w14:paraId="5F231F0D" w14:textId="3C0F6633" w:rsidR="001C29F2" w:rsidRDefault="001C29F2" w:rsidP="001C29F2">
      <w:pPr>
        <w:ind w:firstLine="567"/>
      </w:pPr>
      <w:r>
        <w:t xml:space="preserve">The selected </w:t>
      </w:r>
      <w:r>
        <w:rPr>
          <w:i/>
        </w:rPr>
        <w:t>t</w:t>
      </w:r>
      <w:r>
        <w:t xml:space="preserve">, </w:t>
      </w:r>
      <w:r>
        <w:rPr>
          <w:i/>
        </w:rPr>
        <w:t>F</w:t>
      </w:r>
      <w:r>
        <w:t xml:space="preserve">, and </w:t>
      </w:r>
      <w:r>
        <w:rPr>
          <w:i/>
        </w:rPr>
        <w:t>r</w:t>
      </w:r>
      <w:r w:rsidR="0014446A">
        <w:t>-</w:t>
      </w:r>
      <w:r>
        <w:t xml:space="preserve">values are readily computed into effect sizes, which form the observed effect distributions. The effect size metric used throughout the analyses </w:t>
      </w:r>
      <w:commentRangeStart w:id="4"/>
      <w:r>
        <w:t>is explained varianc</w:t>
      </w:r>
      <w:commentRangeEnd w:id="4"/>
      <w:r w:rsidR="00A64C8C">
        <w:rPr>
          <w:rStyle w:val="CommentReference"/>
        </w:rPr>
        <w:commentReference w:id="4"/>
      </w:r>
      <w:r>
        <w:t xml:space="preserve">e. For the selected </w:t>
      </w:r>
      <w:r>
        <w:rPr>
          <w:i/>
        </w:rPr>
        <w:t>r</w:t>
      </w:r>
      <w:r w:rsidR="0014446A">
        <w:t>-</w:t>
      </w:r>
      <w:r>
        <w:t xml:space="preserve">values, this only requires taking the square (i.e., </w:t>
      </w:r>
      <w:r>
        <w:rPr>
          <w:i/>
        </w:rPr>
        <w:t>r</w:t>
      </w:r>
      <w:r>
        <w:rPr>
          <w:vertAlign w:val="superscript"/>
        </w:rPr>
        <w:t>2</w:t>
      </w:r>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p>
    <w:p w14:paraId="616B1BA0" w14:textId="77777777" w:rsidR="001C29F2" w:rsidRPr="009D6A56" w:rsidRDefault="001C29F2" w:rsidP="008C104D">
      <w:pPr>
        <w:jc w:val="center"/>
      </w:pPr>
      <w:r w:rsidRPr="000A392E">
        <w:rPr>
          <w:position w:val="-62"/>
        </w:rPr>
        <w:object w:dxaOrig="1920" w:dyaOrig="1020" w14:anchorId="315757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50.25pt" o:ole="">
            <v:imagedata r:id="rId11" o:title=""/>
          </v:shape>
          <o:OLEObject Type="Embed" ProgID="Equation.3" ShapeID="_x0000_i1025" DrawAspect="Content" ObjectID="_1461160841" r:id="rId12"/>
        </w:object>
      </w:r>
    </w:p>
    <w:p w14:paraId="650FA429" w14:textId="6E0C9C87" w:rsidR="001C29F2" w:rsidRPr="00167784" w:rsidRDefault="001C29F2" w:rsidP="001C29F2">
      <w:r>
        <w:t>where</w:t>
      </w:r>
      <w:r w:rsidR="00A64C8C">
        <w:t>,</w:t>
      </w:r>
      <w:r>
        <w:t xml:space="preserve"> for squared </w:t>
      </w:r>
      <w:r>
        <w:rPr>
          <w:i/>
        </w:rPr>
        <w:t>t</w:t>
      </w:r>
      <w:r w:rsidR="0014446A">
        <w:t>-</w:t>
      </w:r>
      <w:r>
        <w:t xml:space="preserve">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t xml:space="preserve">-test. Adjusted effect sizes </w:t>
      </w:r>
      <w:r w:rsidR="00DF4B42">
        <w:t>are</w:t>
      </w:r>
      <w:r>
        <w:t xml:space="preserve"> </w:t>
      </w:r>
      <w:r w:rsidR="0014446A">
        <w:t xml:space="preserve">also computed (see </w:t>
      </w:r>
      <w:commentRangeStart w:id="5"/>
      <w:r>
        <w:t>Appendix</w:t>
      </w:r>
      <w:commentRangeEnd w:id="5"/>
      <w:r>
        <w:rPr>
          <w:rStyle w:val="CommentReference"/>
        </w:rPr>
        <w:commentReference w:id="5"/>
      </w:r>
      <w:r w:rsidR="0014446A">
        <w:t xml:space="preserve"> for adjusted formula)</w:t>
      </w:r>
      <w:r>
        <w:t>.</w:t>
      </w:r>
    </w:p>
    <w:p w14:paraId="2419AD56" w14:textId="638959E6" w:rsidR="001C29F2" w:rsidRDefault="001C29F2" w:rsidP="001C29F2">
      <w:pPr>
        <w:ind w:firstLine="567"/>
      </w:pPr>
      <w:r>
        <w:t xml:space="preserve">The theoretical null distribution </w:t>
      </w:r>
      <w:r w:rsidR="0014446A">
        <w:t xml:space="preserve">across </w:t>
      </w:r>
      <w:r>
        <w:t>all test results was simulated</w:t>
      </w:r>
      <w:r w:rsidR="0014446A">
        <w:t>.</w:t>
      </w:r>
      <w:r>
        <w:t xml:space="preserve"> </w:t>
      </w:r>
      <w:r w:rsidR="0014446A">
        <w:t>This was done by</w:t>
      </w:r>
      <w:r>
        <w:t xml:space="preserve"> (1) randomly sampling </w:t>
      </w:r>
      <w:commentRangeStart w:id="6"/>
      <w:r>
        <w:t>1,000,000</w:t>
      </w:r>
      <w:commentRangeEnd w:id="6"/>
      <w:r>
        <w:rPr>
          <w:rStyle w:val="CommentReference"/>
        </w:rPr>
        <w:commentReference w:id="6"/>
      </w:r>
      <w:r>
        <w:t xml:space="preserve"> </w:t>
      </w:r>
      <w:r w:rsidR="00871643">
        <w:t xml:space="preserve">nonsignificant </w:t>
      </w:r>
      <w:r>
        <w:t xml:space="preserve">test results from the dataset with replacement, (2) sampling nonsignificant </w:t>
      </w:r>
      <w:r>
        <w:rPr>
          <w:i/>
        </w:rPr>
        <w:t>P</w:t>
      </w:r>
      <w:r>
        <w:t xml:space="preserve">-values uniformly between 0 and </w:t>
      </w:r>
      <w:r w:rsidR="00DF4B42">
        <w:t>0.95</w:t>
      </w:r>
      <w:r>
        <w:t xml:space="preserve"> (</w:t>
      </w:r>
      <w:r w:rsidR="00DF4B42">
        <w:t xml:space="preserve">i.e., </w:t>
      </w:r>
      <w:r>
        <w:t>α = .05)</w:t>
      </w:r>
      <w:r w:rsidR="00DF4B42">
        <w:t>, representing the null</w:t>
      </w:r>
      <w:r>
        <w:t xml:space="preserve">, and </w:t>
      </w:r>
      <w:r w:rsidR="00871643">
        <w:t xml:space="preserve">(3) </w:t>
      </w:r>
      <w:r>
        <w:t xml:space="preserve">computing the effect size that accompanies the degrees of freedom </w:t>
      </w:r>
      <w:r w:rsidR="001F2B2E">
        <w:t>for</w:t>
      </w:r>
      <w:r>
        <w:t xml:space="preserve"> the </w:t>
      </w:r>
      <w:r w:rsidR="00A64C8C">
        <w:t xml:space="preserve">simulated </w:t>
      </w:r>
      <w:r>
        <w:t xml:space="preserve">test results. Effect size computation </w:t>
      </w:r>
      <w:r w:rsidR="00DF4B42">
        <w:t>is</w:t>
      </w:r>
      <w:r>
        <w:t xml:space="preserve"> </w:t>
      </w:r>
      <w:r w:rsidR="00DF4B42">
        <w:t xml:space="preserve">the same as </w:t>
      </w:r>
      <w:r>
        <w:t xml:space="preserve">computing the observed effect sizes, except no adjusted effect sizes </w:t>
      </w:r>
      <w:r w:rsidR="00DF4B42">
        <w:t>a</w:t>
      </w:r>
      <w:r>
        <w:t>re computed.</w:t>
      </w:r>
    </w:p>
    <w:p w14:paraId="081B7A10" w14:textId="1513961E" w:rsidR="001C29F2" w:rsidRDefault="00A64C8C" w:rsidP="001C29F2">
      <w:pPr>
        <w:ind w:firstLine="567"/>
      </w:pPr>
      <w:r>
        <w:t xml:space="preserve">Subsequently,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The Kolmogorov-Smirnov test is a non-parametric goodness-of-fit test for distributions, which is based on the maximum absolute deviation between the independent distributions being compared </w:t>
      </w:r>
      <w:r w:rsidR="001C29F2">
        <w:fldChar w:fldCharType="begin" w:fldLock="1"/>
      </w:r>
      <w:r w:rsidR="00077E3D">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1C29F2">
        <w:fldChar w:fldCharType="separate"/>
      </w:r>
      <w:r w:rsidR="001C29F2" w:rsidRPr="00B83079">
        <w:rPr>
          <w:noProof/>
        </w:rPr>
        <w:t>(</w:t>
      </w:r>
      <w:r w:rsidR="001F2B2E">
        <w:rPr>
          <w:noProof/>
        </w:rPr>
        <w:t xml:space="preserve">denoted D; </w:t>
      </w:r>
      <w:r w:rsidR="001C29F2" w:rsidRPr="00B83079">
        <w:rPr>
          <w:noProof/>
        </w:rPr>
        <w:t>Massey Jr., 1951)</w:t>
      </w:r>
      <w:r w:rsidR="001C29F2">
        <w:fldChar w:fldCharType="end"/>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nonsignificant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212665AC" w14:textId="77777777" w:rsidR="001C29F2" w:rsidRDefault="001C29F2" w:rsidP="001C29F2">
      <w:pPr>
        <w:ind w:firstLine="567"/>
        <w:rPr>
          <w:b/>
        </w:rPr>
      </w:pPr>
      <w:r>
        <w:rPr>
          <w:b/>
          <w:i/>
        </w:rPr>
        <w:t>P</w:t>
      </w:r>
      <w:r>
        <w:rPr>
          <w:b/>
        </w:rPr>
        <w:t>-value distribution</w:t>
      </w:r>
    </w:p>
    <w:p w14:paraId="13D420E5" w14:textId="05456CB7" w:rsidR="008C3926" w:rsidRDefault="001C29F2" w:rsidP="001C29F2">
      <w:pPr>
        <w:ind w:firstLine="567"/>
      </w:pPr>
      <w:r>
        <w:t xml:space="preserve">Uniformity of </w:t>
      </w:r>
      <w:r>
        <w:rPr>
          <w:i/>
        </w:rPr>
        <w:t>P</w:t>
      </w:r>
      <w:r>
        <w:t xml:space="preserve">-values is </w:t>
      </w:r>
      <w:r w:rsidR="008C3926">
        <w:t>tested with the Fisher method</w:t>
      </w:r>
      <w:r w:rsidR="00A26FBD">
        <w:t xml:space="preserve"> </w:t>
      </w:r>
      <w:r w:rsidR="00077E3D">
        <w:fldChar w:fldCharType="begin" w:fldLock="1"/>
      </w:r>
      <w:r w:rsidR="00077E3D">
        <w:instrText>ADDIN CSL_CITATION { "citationItems" : [ { "id" : "ITEM-1", "itemData" : { "author" : [ { "dropping-particle" : "", "family" : "Fisher", "given" : "R.A.", "non-dropping-particle" : "", "parse-names" : false, "suffix" : "" } ], "edition" : "10", "id" : "ITEM-1", "issued" : { "date-parts" : [ [ "1932" ] ] }, "publisher" : "Oliver and Boyd", "publisher-place" : "Edinburgh, United Kingdom", "title" : "Statistical Methods for Research Workers", "type" : "book" }, "uris" : [ "http://www.mendeley.com/documents/?uuid=8c0d6bd3-8b2b-43ae-be4a-c86ce916c734" ] } ], "mendeley" : { "manualFormatting" : "(Fisher, 1932/1948)", "previouslyFormattedCitation" : "(Fisher, 1932)" }, "properties" : { "noteIndex" : 0 }, "schema" : "https://github.com/citation-style-language/schema/raw/master/csl-citation.json" }</w:instrText>
      </w:r>
      <w:r w:rsidR="00077E3D">
        <w:fldChar w:fldCharType="separate"/>
      </w:r>
      <w:r w:rsidR="00077E3D" w:rsidRPr="00077E3D">
        <w:rPr>
          <w:noProof/>
        </w:rPr>
        <w:t>(Fisher, 1932</w:t>
      </w:r>
      <w:r w:rsidR="00077E3D">
        <w:rPr>
          <w:noProof/>
        </w:rPr>
        <w:t>/1948</w:t>
      </w:r>
      <w:r w:rsidR="00077E3D" w:rsidRPr="00077E3D">
        <w:rPr>
          <w:noProof/>
        </w:rPr>
        <w:t>)</w:t>
      </w:r>
      <w:r w:rsidR="00077E3D">
        <w:fldChar w:fldCharType="end"/>
      </w:r>
      <w:r w:rsidR="008C3926">
        <w:t xml:space="preserve">, which only requires a set of </w:t>
      </w:r>
      <w:r w:rsidR="008C3926">
        <w:rPr>
          <w:i/>
        </w:rPr>
        <w:t>P</w:t>
      </w:r>
      <w:r w:rsidR="008C3926">
        <w:t>-values</w:t>
      </w:r>
      <w:r>
        <w:t>.</w:t>
      </w:r>
      <w:r w:rsidR="008C3926">
        <w:t xml:space="preserve"> This test is defined as</w:t>
      </w:r>
    </w:p>
    <w:p w14:paraId="058108F5" w14:textId="77777777" w:rsidR="008C3926" w:rsidRDefault="005C0366" w:rsidP="008C104D">
      <w:pPr>
        <w:jc w:val="center"/>
      </w:pPr>
      <w:r w:rsidRPr="00415E16">
        <w:rPr>
          <w:position w:val="-28"/>
        </w:rPr>
        <w:object w:dxaOrig="2040" w:dyaOrig="680" w14:anchorId="424153C1">
          <v:shape id="_x0000_i1026" type="#_x0000_t75" style="width:100.5pt;height:36pt" o:ole="">
            <v:imagedata r:id="rId13" o:title=""/>
          </v:shape>
          <o:OLEObject Type="Embed" ProgID="Equation.3" ShapeID="_x0000_i1026" DrawAspect="Content" ObjectID="_1461160842" r:id="rId14"/>
        </w:object>
      </w:r>
    </w:p>
    <w:p w14:paraId="59173141" w14:textId="6C50F246" w:rsidR="001C29F2" w:rsidRDefault="008C3926" w:rsidP="005C0366">
      <w:r>
        <w:t xml:space="preserve">where </w:t>
      </w:r>
      <w:r w:rsidR="005C0366" w:rsidRPr="005C0366">
        <w:rPr>
          <w:i/>
        </w:rPr>
        <w:t>p</w:t>
      </w:r>
      <w:r w:rsidR="005C0366" w:rsidRPr="005C0366">
        <w:rPr>
          <w:i/>
          <w:vertAlign w:val="subscript"/>
        </w:rPr>
        <w:t>i</w:t>
      </w:r>
      <w:r w:rsidR="005C0366">
        <w:rPr>
          <w:vertAlign w:val="subscript"/>
        </w:rPr>
        <w:t xml:space="preserve"> </w:t>
      </w:r>
      <w:r w:rsidR="005C0366" w:rsidRPr="005C0366">
        <w:t>is</w:t>
      </w:r>
      <w:r w:rsidR="005C0366">
        <w:t xml:space="preserve"> a vector of </w:t>
      </w:r>
      <w:commentRangeStart w:id="7"/>
      <w:r w:rsidR="0026657A">
        <w:t xml:space="preserve">independent </w:t>
      </w:r>
      <w:commentRangeEnd w:id="7"/>
      <w:r w:rsidR="00415E16">
        <w:rPr>
          <w:rStyle w:val="CommentReference"/>
        </w:rPr>
        <w:commentReference w:id="7"/>
      </w:r>
      <w:r w:rsidR="005C0366">
        <w:rPr>
          <w:i/>
        </w:rPr>
        <w:t>P-</w:t>
      </w:r>
      <w:r w:rsidR="005C0366">
        <w:t xml:space="preserve">values, and </w:t>
      </w:r>
      <w:r w:rsidR="005C0366">
        <w:rPr>
          <w:i/>
        </w:rPr>
        <w:t xml:space="preserve">k </w:t>
      </w:r>
      <w:r w:rsidR="005C0366">
        <w:t xml:space="preserve">is the number of values in this vector. The resulting chi-square test statistic has twice the number of degrees of freedom as the number of </w:t>
      </w:r>
      <w:r w:rsidR="005C0366">
        <w:rPr>
          <w:i/>
        </w:rPr>
        <w:t>P</w:t>
      </w:r>
      <w:r w:rsidR="005C0366">
        <w:t>-values</w:t>
      </w:r>
      <w:r w:rsidR="005B7793">
        <w:t xml:space="preserve"> (i.e., 2</w:t>
      </w:r>
      <w:r w:rsidR="005B7793">
        <w:rPr>
          <w:i/>
        </w:rPr>
        <w:t>k</w:t>
      </w:r>
      <w:r w:rsidR="005B7793">
        <w:t>)</w:t>
      </w:r>
      <w:r w:rsidR="005C0366">
        <w:t xml:space="preserve">. Results of this test indicate the degree of deviation from uniformity. </w:t>
      </w:r>
      <w:r>
        <w:t xml:space="preserve">Related tests, which have been previously applied to test publication bias, are typically used with an alpha level of 10% </w:t>
      </w:r>
      <w:r>
        <w:fldChar w:fldCharType="begin" w:fldLock="1"/>
      </w:r>
      <w:r w:rsidR="00077E3D">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w:t>
      </w:r>
      <w:r w:rsidR="005B7793">
        <w:t xml:space="preserve">equivalent alpha will </w:t>
      </w:r>
      <w:r>
        <w:t xml:space="preserve">be used </w:t>
      </w:r>
      <w:r w:rsidR="005B7793">
        <w:t xml:space="preserve">for the Fisher method </w:t>
      </w:r>
      <w:r>
        <w:t xml:space="preserve">throughout this paper. </w:t>
      </w:r>
    </w:p>
    <w:p w14:paraId="6E61A4D6" w14:textId="33740B34" w:rsidR="001C29F2" w:rsidRDefault="0014446A" w:rsidP="001C29F2">
      <w:pPr>
        <w:ind w:firstLine="708"/>
      </w:pPr>
      <w:r>
        <w:t>In the current paper</w:t>
      </w:r>
      <w:r w:rsidR="001C29F2">
        <w:t xml:space="preserve">, </w:t>
      </w:r>
      <w:r w:rsidR="005C0366">
        <w:t xml:space="preserve">we inspect </w:t>
      </w:r>
      <w:r w:rsidR="001C29F2">
        <w:t xml:space="preserve">whether </w:t>
      </w:r>
      <w:r w:rsidR="001C29F2" w:rsidRPr="00910D6C">
        <w:t>nonsignificant</w:t>
      </w:r>
      <w:r w:rsidR="001C29F2">
        <w:t xml:space="preserve"> </w:t>
      </w:r>
      <w:r w:rsidR="001C29F2">
        <w:rPr>
          <w:i/>
        </w:rPr>
        <w:t>P</w:t>
      </w:r>
      <w:r w:rsidR="001C29F2">
        <w:t xml:space="preserve">-values deviate from uniformity. As selecting nonsignificant </w:t>
      </w:r>
      <w:r w:rsidR="001C29F2">
        <w:rPr>
          <w:i/>
        </w:rPr>
        <w:t>P</w:t>
      </w:r>
      <w:r w:rsidR="001C29F2">
        <w:t xml:space="preserve">-values restricts the range, the selected </w:t>
      </w:r>
      <w:r w:rsidR="001C29F2">
        <w:rPr>
          <w:i/>
        </w:rPr>
        <w:t>P</w:t>
      </w:r>
      <w:r w:rsidR="001C29F2">
        <w:t xml:space="preserve">-values are transformed back into the </w:t>
      </w:r>
      <w:r w:rsidR="005C0366">
        <w:t xml:space="preserve">original </w:t>
      </w:r>
      <w:r w:rsidR="001C29F2">
        <w:t>state space of [0; 1], by</w:t>
      </w:r>
      <w:r w:rsidR="007B114F">
        <w:t xml:space="preserve"> computing adjusted </w:t>
      </w:r>
      <w:r w:rsidR="007B114F">
        <w:rPr>
          <w:i/>
        </w:rPr>
        <w:t>P</w:t>
      </w:r>
      <w:r w:rsidR="007B114F">
        <w:t xml:space="preserve">-values with </w:t>
      </w:r>
    </w:p>
    <w:p w14:paraId="32FD9370" w14:textId="77777777" w:rsidR="001C29F2" w:rsidRDefault="007E434F" w:rsidP="008C104D">
      <w:pPr>
        <w:jc w:val="center"/>
      </w:pPr>
      <w:r w:rsidRPr="001012EA">
        <w:rPr>
          <w:position w:val="-24"/>
        </w:rPr>
        <w:object w:dxaOrig="1280" w:dyaOrig="639" w14:anchorId="7EB9857C">
          <v:shape id="_x0000_i1027" type="#_x0000_t75" style="width:66pt;height:28.5pt" o:ole="">
            <v:imagedata r:id="rId15" o:title=""/>
          </v:shape>
          <o:OLEObject Type="Embed" ProgID="Equation.3" ShapeID="_x0000_i1027" DrawAspect="Content" ObjectID="_1461160843" r:id="rId16"/>
        </w:object>
      </w:r>
    </w:p>
    <w:p w14:paraId="6E9B273E" w14:textId="2FC33661" w:rsidR="001C29F2" w:rsidRPr="00B1498F" w:rsidRDefault="001C29F2" w:rsidP="001C29F2">
      <w:r>
        <w:t xml:space="preserve">where </w:t>
      </w:r>
      <w:r>
        <w:rPr>
          <w:i/>
        </w:rPr>
        <w:t>p</w:t>
      </w:r>
      <w:r w:rsidRPr="001012EA">
        <w:rPr>
          <w:i/>
          <w:vertAlign w:val="subscript"/>
        </w:rPr>
        <w:t>i</w:t>
      </w:r>
      <w:r>
        <w:rPr>
          <w:i/>
        </w:rPr>
        <w:t xml:space="preserve"> </w:t>
      </w:r>
      <w:r>
        <w:t xml:space="preserve">is </w:t>
      </w:r>
      <w:r w:rsidR="005C0366">
        <w:t xml:space="preserve">the </w:t>
      </w:r>
      <w:r>
        <w:t xml:space="preserve">vector of </w:t>
      </w:r>
      <w:r w:rsidR="005C0366">
        <w:t xml:space="preserve">selected </w:t>
      </w:r>
      <w:r>
        <w:rPr>
          <w:i/>
        </w:rPr>
        <w:t>P</w:t>
      </w:r>
      <w:r>
        <w:t xml:space="preserve">-values, and α is the selected significance threshold. </w:t>
      </w:r>
      <w:r w:rsidR="005C0366">
        <w:t>Note this alpha is the significance threshold for the original test, not for the Fisher method</w:t>
      </w:r>
      <w:r w:rsidR="007B114F">
        <w:t>, and was assumed to be 5% across all test results</w:t>
      </w:r>
      <w:r w:rsidR="005C0366">
        <w:t xml:space="preserve">. </w:t>
      </w:r>
    </w:p>
    <w:p w14:paraId="71D92562" w14:textId="134C6DC6" w:rsidR="00ED0FE4" w:rsidRDefault="004E6F6E" w:rsidP="001C29F2">
      <w:pPr>
        <w:ind w:firstLine="567"/>
      </w:pPr>
      <w:r>
        <w:rPr>
          <w:b/>
        </w:rPr>
        <w:t>P</w:t>
      </w:r>
      <w:r w:rsidR="001C29F2">
        <w:rPr>
          <w:b/>
        </w:rPr>
        <w:t>ower simulations.</w:t>
      </w:r>
      <w:r w:rsidR="00D56DFD">
        <w:rPr>
          <w:b/>
        </w:rPr>
        <w:t xml:space="preserve"> </w:t>
      </w:r>
      <w:r w:rsidR="00857241">
        <w:t xml:space="preserve">To simulate the power of </w:t>
      </w:r>
      <w:r w:rsidR="007B114F">
        <w:t>the Fisher method, simulations we</w:t>
      </w:r>
      <w:r w:rsidR="00857241">
        <w:t xml:space="preserve">re </w:t>
      </w:r>
      <w:r w:rsidR="00A26FBD">
        <w:t>conducted</w:t>
      </w:r>
      <w:r w:rsidR="00857241">
        <w:t xml:space="preserve"> across </w:t>
      </w:r>
      <w:r w:rsidR="007B114F">
        <w:t>t</w:t>
      </w:r>
      <w:r w:rsidR="00857241">
        <w:t xml:space="preserve">hree factors (i.e., </w:t>
      </w:r>
      <w:r w:rsidR="00857241">
        <w:rPr>
          <w:i/>
        </w:rPr>
        <w:t xml:space="preserve">N, </w:t>
      </w:r>
      <w:r w:rsidR="00857241">
        <w:t xml:space="preserve">effect size, and the number of </w:t>
      </w:r>
      <w:r w:rsidR="00857241">
        <w:rPr>
          <w:i/>
        </w:rPr>
        <w:t>P</w:t>
      </w:r>
      <w:r w:rsidR="00857241">
        <w:t>-values). These factor</w:t>
      </w:r>
      <w:r w:rsidR="00A26FBD">
        <w:t>s</w:t>
      </w:r>
      <w:r w:rsidR="00857241">
        <w:t xml:space="preserve"> were used to simulate </w:t>
      </w:r>
      <w:r w:rsidR="00857241">
        <w:rPr>
          <w:i/>
        </w:rPr>
        <w:t>t</w:t>
      </w:r>
      <w:r w:rsidR="00857241">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 xml:space="preserve">-values, </w:t>
      </w:r>
      <w:r w:rsidR="00EE0673">
        <w:t xml:space="preserve">because of </w:t>
      </w:r>
      <w:r w:rsidR="00A26FBD">
        <w:t xml:space="preserve">which </w:t>
      </w:r>
      <w:r w:rsidR="00ED0FE4">
        <w:t xml:space="preserve">results are readily generalizable to </w:t>
      </w:r>
      <w:r w:rsidR="007B114F">
        <w:rPr>
          <w:i/>
        </w:rPr>
        <w:t>F</w:t>
      </w:r>
      <w:r w:rsidR="00ED0FE4">
        <w:t xml:space="preserve">-tests. We do not </w:t>
      </w:r>
      <w:r w:rsidR="00752663">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p>
    <w:p w14:paraId="0B927B78" w14:textId="7F7D5EE0" w:rsidR="001C29F2" w:rsidRDefault="00752663" w:rsidP="00FE6F04">
      <w:pPr>
        <w:ind w:firstLine="567"/>
        <w:rPr>
          <w:rFonts w:eastAsiaTheme="minorEastAsia"/>
        </w:rPr>
      </w:pPr>
      <w:r>
        <w:t>Factorial specification resulted</w:t>
      </w:r>
      <w:r w:rsidR="1F222A2A">
        <w:t xml:space="preserve"> in </w:t>
      </w:r>
      <w:r>
        <w:t>1600</w:t>
      </w:r>
      <w:r w:rsidR="1F222A2A">
        <w:t xml:space="preserve"> conditions. Levels for </w:t>
      </w:r>
      <w:r w:rsidR="1F222A2A" w:rsidRPr="1F222A2A">
        <w:rPr>
          <w:i/>
          <w:iCs/>
        </w:rPr>
        <w:t>N</w:t>
      </w:r>
      <w:r w:rsidR="1F222A2A">
        <w:t xml:space="preserve"> were set at 25, 50, 100, and 150 (total: 4 levels). Effect sizes in the form of eta-squared were specified at 0.00 and 0.01 through 0.95, </w:t>
      </w:r>
      <w:r>
        <w:t>in</w:t>
      </w:r>
      <w:r w:rsidR="1F222A2A">
        <w:t xml:space="preserve"> 0.0</w:t>
      </w:r>
      <w:r>
        <w:t>1</w:t>
      </w:r>
      <w:r w:rsidR="1F222A2A">
        <w:t xml:space="preserve"> steps (i.e., 0.01, 0.0</w:t>
      </w:r>
      <w:r>
        <w:t>2</w:t>
      </w:r>
      <w:r w:rsidR="1F222A2A">
        <w:t>, 0.0</w:t>
      </w:r>
      <w:r>
        <w:t>3</w:t>
      </w:r>
      <w:r w:rsidR="1F222A2A">
        <w:t xml:space="preserve">, …, 0.95; total: </w:t>
      </w:r>
      <w:r>
        <w:t>100</w:t>
      </w:r>
      <w:r w:rsidR="1F222A2A">
        <w:t xml:space="preserve"> levels). The number of </w:t>
      </w:r>
      <w:r w:rsidR="1F222A2A" w:rsidRPr="1F222A2A">
        <w:rPr>
          <w:i/>
          <w:iCs/>
        </w:rPr>
        <w:t>P</w:t>
      </w:r>
      <w:r>
        <w:t xml:space="preserve">-values was specified at </w:t>
      </w:r>
      <w:r w:rsidR="1F222A2A">
        <w:t xml:space="preserve">2, 4, 7 and 10 (total: </w:t>
      </w:r>
      <w:r>
        <w:t>4</w:t>
      </w:r>
      <w:r w:rsidR="1F222A2A">
        <w:t xml:space="preserve"> 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 = .10) indicates sensitivity of the test for effect size zero, and power for all other effect sizes.</w:t>
      </w:r>
      <w:r>
        <w:t xml:space="preserve"> If the resulting power in one condition was 99.5% or higher, </w:t>
      </w:r>
      <w:r w:rsidR="00415C7D">
        <w:t xml:space="preserve">power for </w:t>
      </w:r>
      <w:r>
        <w:t xml:space="preserve">subsequent </w:t>
      </w:r>
      <w:r w:rsidR="00415C7D">
        <w:t>effect sizes</w:t>
      </w:r>
      <w:r>
        <w:t xml:space="preserve"> w</w:t>
      </w:r>
      <w:r w:rsidR="00415C7D">
        <w:t>as</w:t>
      </w:r>
      <w:r>
        <w:t xml:space="preserve"> automatically overridden to be 1</w:t>
      </w:r>
      <w:r w:rsidR="00415C7D">
        <w:t xml:space="preserve"> (given </w:t>
      </w:r>
      <w:r w:rsidR="00415C7D">
        <w:rPr>
          <w:i/>
        </w:rPr>
        <w:t>N</w:t>
      </w:r>
      <w:r w:rsidR="00415C7D">
        <w:t xml:space="preserve"> and number of results), because larger effect sizes result in higher </w:t>
      </w:r>
      <w:r>
        <w:t xml:space="preserve">power </w:t>
      </w:r>
      <w:r w:rsidR="00415C7D">
        <w:fldChar w:fldCharType="begin" w:fldLock="1"/>
      </w:r>
      <w:r w:rsidR="00077E3D">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415C7D">
        <w:fldChar w:fldCharType="separate"/>
      </w:r>
      <w:r w:rsidR="00415C7D" w:rsidRPr="00415C7D">
        <w:rPr>
          <w:noProof/>
        </w:rPr>
        <w:t>(Aberson, 2010)</w:t>
      </w:r>
      <w:r w:rsidR="00415C7D">
        <w:fldChar w:fldCharType="end"/>
      </w:r>
      <w:r>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A8638C">
        <w:fldChar w:fldCharType="begin" w:fldLock="1"/>
      </w:r>
      <w:r w:rsidR="00077E3D">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A8638C">
        <w:fldChar w:fldCharType="separate"/>
      </w:r>
      <w:r w:rsidR="00A8638C" w:rsidRPr="00A8638C">
        <w:rPr>
          <w:noProof/>
        </w:rPr>
        <w:t>(Lenth, 1989)</w:t>
      </w:r>
      <w:r w:rsidR="00A8638C">
        <w:fldChar w:fldCharType="end"/>
      </w:r>
      <w:r w:rsidR="00A8638C">
        <w:t>.</w:t>
      </w:r>
    </w:p>
    <w:p w14:paraId="0D97505C" w14:textId="08B42A66" w:rsidR="001C29F2" w:rsidRPr="00077E3D" w:rsidRDefault="001C29F2" w:rsidP="001C29F2">
      <w:pPr>
        <w:ind w:firstLine="708"/>
        <w:rPr>
          <w:rFonts w:eastAsiaTheme="minorEastAsia"/>
        </w:rPr>
      </w:pPr>
      <w:r w:rsidRPr="00077E3D">
        <w:rPr>
          <w:rFonts w:eastAsia="Times New Roman"/>
        </w:rPr>
        <w:t>For each</w:t>
      </w:r>
      <w:r w:rsidR="00FE6F04" w:rsidRPr="00077E3D">
        <w:rPr>
          <w:rFonts w:eastAsia="Times New Roman"/>
        </w:rPr>
        <w:t xml:space="preserve"> condition, </w:t>
      </w:r>
      <w:r w:rsidR="00A26FBD" w:rsidRPr="00077E3D">
        <w:rPr>
          <w:rFonts w:eastAsia="Times New Roman"/>
        </w:rPr>
        <w:t>9</w:t>
      </w:r>
      <w:r w:rsidRPr="00077E3D">
        <w:rPr>
          <w:rFonts w:eastAsia="Times New Roman"/>
        </w:rPr>
        <w:t xml:space="preserve"> steps were necessary to simulate </w:t>
      </w:r>
      <w:r w:rsidR="00FE6F04" w:rsidRPr="00077E3D">
        <w:rPr>
          <w:rFonts w:eastAsia="Times New Roman"/>
        </w:rPr>
        <w:t>the result of the Fisher method</w:t>
      </w:r>
      <w:r w:rsidRPr="00077E3D">
        <w:rPr>
          <w:rFonts w:eastAsia="Times New Roman"/>
        </w:rPr>
        <w:t>. First, a critical value under the null distribution was needed</w:t>
      </w:r>
      <w:r w:rsidR="00B628B2" w:rsidRPr="00077E3D">
        <w:rPr>
          <w:rFonts w:eastAsia="Times New Roman"/>
        </w:rPr>
        <w:t xml:space="preserve"> (α = .05)</w:t>
      </w:r>
      <w:r w:rsidR="00FE6F04" w:rsidRPr="00077E3D">
        <w:rPr>
          <w:rFonts w:eastAsia="Times New Roman"/>
        </w:rPr>
        <w:t xml:space="preserve">, which was readily computed by using the degrees of freedom (i.e., </w:t>
      </w:r>
      <w:r w:rsidR="00FE6F04" w:rsidRPr="00077E3D">
        <w:rPr>
          <w:rFonts w:eastAsia="Times New Roman"/>
          <w:i/>
          <w:iCs/>
        </w:rPr>
        <w:t>N</w:t>
      </w:r>
      <w:r w:rsidR="00FE6F04" w:rsidRPr="00077E3D">
        <w:rPr>
          <w:rFonts w:eastAsia="Times New Roman"/>
        </w:rPr>
        <w:t xml:space="preserve">-1). Second, the </w:t>
      </w:r>
      <w:r w:rsidRPr="00077E3D">
        <w:rPr>
          <w:rFonts w:eastAsia="Times New Roman"/>
        </w:rPr>
        <w:t xml:space="preserve">degrees of freedom </w:t>
      </w:r>
      <w:r w:rsidR="00FE6F04" w:rsidRPr="00077E3D">
        <w:rPr>
          <w:rFonts w:eastAsia="Times New Roman"/>
        </w:rPr>
        <w:t xml:space="preserve">and effect size </w:t>
      </w:r>
      <w:r w:rsidRPr="00077E3D">
        <w:rPr>
          <w:rFonts w:eastAsia="Times New Roman"/>
        </w:rPr>
        <w:t>were used to compute the non-centrality parameter</w:t>
      </w:r>
      <w:r w:rsidR="00FE6F04" w:rsidRPr="00077E3D">
        <w:rPr>
          <w:rFonts w:eastAsia="Times New Roman"/>
        </w:rPr>
        <w:t>.</w:t>
      </w:r>
      <w:r w:rsidRPr="00077E3D">
        <w:rPr>
          <w:rFonts w:eastAsia="Times New Roman"/>
        </w:rPr>
        <w:t xml:space="preserve"> The non-centrality parameter (i.e., δ) </w:t>
      </w:r>
      <w:r w:rsidR="00CB405F" w:rsidRPr="00077E3D">
        <w:rPr>
          <w:rFonts w:eastAsia="Times New Roman"/>
        </w:rPr>
        <w:t>is</w:t>
      </w:r>
      <w:r w:rsidRPr="00077E3D">
        <w:rPr>
          <w:rFonts w:eastAsia="Times New Roman"/>
        </w:rPr>
        <w:t xml:space="preserve"> computed as</w:t>
      </w:r>
      <w:r w:rsidR="00727891" w:rsidRPr="00077E3D">
        <w:rPr>
          <w:rFonts w:eastAsia="Times New Roman"/>
        </w:rPr>
        <w:t xml:space="preserve"> </w:t>
      </w:r>
      <w:r w:rsidR="00727891" w:rsidRPr="00077E3D">
        <w:fldChar w:fldCharType="begin" w:fldLock="1"/>
      </w:r>
      <w:r w:rsidR="00077E3D">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727891" w:rsidRPr="00077E3D">
        <w:rPr>
          <w:rFonts w:eastAsiaTheme="minorEastAsia"/>
        </w:rPr>
        <w:fldChar w:fldCharType="separate"/>
      </w:r>
      <w:r w:rsidR="00727891" w:rsidRPr="00077E3D">
        <w:rPr>
          <w:rFonts w:eastAsiaTheme="minorEastAsia"/>
          <w:noProof/>
        </w:rPr>
        <w:t>(Smithson, 2001; Steiger &amp; Fouladi, 1997)</w:t>
      </w:r>
      <w:r w:rsidR="00727891" w:rsidRPr="00077E3D">
        <w:fldChar w:fldCharType="end"/>
      </w:r>
    </w:p>
    <w:p w14:paraId="00F2A1E2" w14:textId="54AD4631" w:rsidR="001C29F2" w:rsidRPr="000057C6" w:rsidRDefault="00745D90" w:rsidP="008C104D">
      <w:pPr>
        <w:jc w:val="center"/>
        <w:rPr>
          <w:rFonts w:eastAsiaTheme="minorEastAsia"/>
        </w:rPr>
      </w:pPr>
      <w:r w:rsidRPr="00745D90">
        <w:rPr>
          <w:rFonts w:eastAsiaTheme="minorEastAsia"/>
          <w:position w:val="-10"/>
        </w:rPr>
        <w:object w:dxaOrig="940" w:dyaOrig="360" w14:anchorId="3CB1792A">
          <v:shape id="_x0000_i1028" type="#_x0000_t75" style="width:50.25pt;height:21.75pt" o:ole="">
            <v:imagedata r:id="rId17" o:title=""/>
          </v:shape>
          <o:OLEObject Type="Embed" ProgID="Equation.3" ShapeID="_x0000_i1028" DrawAspect="Content" ObjectID="_1461160844" r:id="rId18"/>
        </w:object>
      </w:r>
    </w:p>
    <w:p w14:paraId="77390103" w14:textId="05CB7540" w:rsidR="001C29F2" w:rsidRDefault="05CB7540" w:rsidP="001C29F2">
      <w:pPr>
        <w:rPr>
          <w:rFonts w:eastAsiaTheme="minorEastAsia"/>
        </w:rPr>
      </w:pPr>
      <w:r w:rsidRPr="05CB7540">
        <w:rPr>
          <w:rFonts w:eastAsia="Times New Roman"/>
        </w:rPr>
        <w:t>where</w:t>
      </w:r>
    </w:p>
    <w:p w14:paraId="60E8CCD8" w14:textId="542C966B" w:rsidR="001C29F2" w:rsidRPr="00E373E1" w:rsidRDefault="00077E3D" w:rsidP="00745D90">
      <w:pPr>
        <w:jc w:val="center"/>
        <w:rPr>
          <w:rFonts w:eastAsiaTheme="minorEastAsia"/>
        </w:rPr>
      </w:pPr>
      <w:r>
        <w:rPr>
          <w:rFonts w:eastAsiaTheme="minorEastAsia"/>
          <w:position w:val="-26"/>
        </w:rPr>
        <w:pict w14:anchorId="22A769F8">
          <v:shape id="_x0000_i1029" type="#_x0000_t75" style="width:1in;height:28.5pt">
            <v:imagedata r:id="rId19" o:title=""/>
          </v:shape>
        </w:pict>
      </w:r>
    </w:p>
    <w:p w14:paraId="5E07707B" w14:textId="33B6664C" w:rsidR="001C29F2" w:rsidRDefault="05CB7540" w:rsidP="001C29F2">
      <w:pPr>
        <w:rPr>
          <w:rFonts w:eastAsiaTheme="minorEastAsia"/>
        </w:rPr>
      </w:pPr>
      <w:r w:rsidRPr="05CB7540">
        <w:rPr>
          <w:rFonts w:eastAsia="Times New Roman"/>
        </w:rPr>
        <w:t xml:space="preserve">This non-centrality parameter adjusts the null distribution for the population effect (e.g., shifts it to the right, see Figure 1).  Third, for the population distribution, the area under the curve for a nonsignificant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Sixth, this nonsignificant </w:t>
      </w:r>
      <w:r w:rsidRPr="05CB7540">
        <w:rPr>
          <w:rFonts w:eastAsia="Times New Roman"/>
          <w:i/>
          <w:iCs/>
        </w:rPr>
        <w:t>P</w:t>
      </w:r>
      <w:r w:rsidRPr="05CB7540">
        <w:rPr>
          <w:rFonts w:eastAsia="Times New Roman"/>
        </w:rPr>
        <w:t xml:space="preserve">-value was transformed with Equation 3. Seventh,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 = 0.10).</w:t>
      </w:r>
    </w:p>
    <w:p w14:paraId="4E403114" w14:textId="233341AE" w:rsidR="00224394" w:rsidRDefault="05CB7540" w:rsidP="00224394">
      <w:pPr>
        <w:ind w:firstLine="567"/>
        <w:rPr>
          <w:rFonts w:eastAsiaTheme="minorEastAsia"/>
        </w:rPr>
      </w:pPr>
      <w:r w:rsidRPr="05CB7540">
        <w:rPr>
          <w:rFonts w:eastAsia="Times New Roman"/>
          <w:b/>
          <w:bCs/>
        </w:rPr>
        <w:t xml:space="preserve">Effect estimation. </w:t>
      </w:r>
      <w:commentRangeStart w:id="8"/>
      <w:r w:rsidRPr="05CB7540">
        <w:rPr>
          <w:rFonts w:eastAsia="Times New Roman"/>
        </w:rPr>
        <w:t xml:space="preserve">The simulation procedure can be used on observed results to estimate an effect size. Power estimates Summing the power values for each test statistic in the dataset, given an effect size, results in the expected value of significant Fisher tests for that effect size. Subsequently, the observed number of significant Fisher tests can be compared with the expected number of significant Fisher tests for certain effect sizes. Depending on the precision of the simulations, with regards to effect sizes, an effect estimate can be made in a certain  </w:t>
      </w:r>
      <w:commentRangeEnd w:id="8"/>
      <w:r w:rsidR="009E7C2E">
        <w:rPr>
          <w:rStyle w:val="CommentReference"/>
        </w:rPr>
        <w:commentReference w:id="8"/>
      </w:r>
    </w:p>
    <w:p w14:paraId="18520F57" w14:textId="364C860D" w:rsidR="002E3BCE" w:rsidRPr="009E7C2E" w:rsidRDefault="05CB7540" w:rsidP="00224394">
      <w:pPr>
        <w:ind w:firstLine="567"/>
        <w:rPr>
          <w:rFonts w:eastAsiaTheme="minorEastAsia"/>
          <w:b/>
        </w:rPr>
      </w:pPr>
      <w:commentRangeStart w:id="9"/>
      <w:r w:rsidRPr="05CB7540">
        <w:rPr>
          <w:rFonts w:eastAsia="Times New Roman"/>
          <w:b/>
          <w:bCs/>
        </w:rPr>
        <w:t xml:space="preserve">Use case. </w:t>
      </w:r>
      <w:commentRangeEnd w:id="9"/>
      <w:r w:rsidR="002E3BCE">
        <w:rPr>
          <w:rStyle w:val="CommentReference"/>
        </w:rPr>
        <w:commentReference w:id="9"/>
      </w:r>
    </w:p>
    <w:p w14:paraId="5E69C754" w14:textId="388DA321" w:rsidR="002E3BCE" w:rsidRDefault="002E3BCE" w:rsidP="002E3BCE">
      <w:pPr>
        <w:jc w:val="center"/>
      </w:pPr>
      <w:r>
        <w:rPr>
          <w:b/>
        </w:rPr>
        <w:t>Results</w:t>
      </w:r>
    </w:p>
    <w:p w14:paraId="1AA93EB5" w14:textId="77777777" w:rsidR="00C913A0" w:rsidRDefault="00C913A0" w:rsidP="00C913A0">
      <w:pPr>
        <w:ind w:firstLine="567"/>
        <w:rPr>
          <w:b/>
        </w:rPr>
      </w:pPr>
      <w:r>
        <w:rPr>
          <w:b/>
        </w:rPr>
        <w:t>Effect distribution</w:t>
      </w:r>
    </w:p>
    <w:p w14:paraId="04E3257B" w14:textId="011AF0D6" w:rsidR="00C913A0" w:rsidRDefault="00C913A0" w:rsidP="00C913A0">
      <w:pPr>
        <w:ind w:firstLine="567"/>
        <w:rPr>
          <w:b/>
        </w:rPr>
      </w:pPr>
      <w:r>
        <w:rPr>
          <w:b/>
          <w:i/>
        </w:rPr>
        <w:t>P</w:t>
      </w:r>
      <w:r>
        <w:rPr>
          <w:b/>
        </w:rPr>
        <w:t>-value distribution</w:t>
      </w:r>
    </w:p>
    <w:p w14:paraId="38BB3632" w14:textId="255E433A" w:rsidR="00C913A0" w:rsidRDefault="00C913A0" w:rsidP="00C913A0">
      <w:pPr>
        <w:ind w:firstLine="567"/>
      </w:pPr>
      <w:r>
        <w:rPr>
          <w:b/>
        </w:rPr>
        <w:t xml:space="preserve">Power simulations. </w:t>
      </w:r>
      <w:r w:rsidR="00CC1966" w:rsidRPr="00CC1966">
        <w:t>Simulation</w:t>
      </w:r>
      <w:r w:rsidR="00CC1966">
        <w:t xml:space="preserve">s indicated that the Fisher method is highly powerful when </w:t>
      </w:r>
      <w:r w:rsidR="005C5FE2">
        <w:t xml:space="preserve">ordinally </w:t>
      </w:r>
      <w:r w:rsidR="00CC1966">
        <w:t xml:space="preserve">testing for the presence of an effect. Figure 3 visually summarizes the results, and clearly indicates that power increases as a function of the factors. In other words, the power of the Fisher method increases as </w:t>
      </w:r>
      <w:r w:rsidR="00CC1966">
        <w:rPr>
          <w:i/>
        </w:rPr>
        <w:t>N</w:t>
      </w:r>
      <w:r w:rsidR="00CC1966">
        <w:t xml:space="preserve"> per individual result increases, as the number of results increases, and as the effect size increases. This is in line with power theory on an individual test level </w:t>
      </w:r>
      <w:r w:rsidR="00CC1966">
        <w:fldChar w:fldCharType="begin" w:fldLock="1"/>
      </w:r>
      <w:r w:rsidR="00077E3D">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CC1966">
        <w:fldChar w:fldCharType="separate"/>
      </w:r>
      <w:r w:rsidR="00CC1966" w:rsidRPr="00CC1966">
        <w:rPr>
          <w:noProof/>
        </w:rPr>
        <w:t>(Aberson, 2010)</w:t>
      </w:r>
      <w:r w:rsidR="00CC1966">
        <w:fldChar w:fldCharType="end"/>
      </w:r>
      <w:r w:rsidR="00CC1966">
        <w:t xml:space="preserve">. </w:t>
      </w:r>
    </w:p>
    <w:p w14:paraId="3B346D36" w14:textId="635FC168" w:rsidR="005C5FE2" w:rsidRDefault="005C5FE2" w:rsidP="00C913A0">
      <w:pPr>
        <w:ind w:firstLine="567"/>
        <w:rPr>
          <w:b/>
        </w:rPr>
      </w:pPr>
    </w:p>
    <w:p w14:paraId="57263F20" w14:textId="3DDFDD3E" w:rsidR="00C913A0" w:rsidRDefault="00C913A0" w:rsidP="00C913A0">
      <w:pPr>
        <w:ind w:firstLine="567"/>
        <w:rPr>
          <w:b/>
        </w:rPr>
      </w:pPr>
      <w:r>
        <w:rPr>
          <w:b/>
        </w:rPr>
        <w:t xml:space="preserve">Effect estimation. </w:t>
      </w:r>
    </w:p>
    <w:p w14:paraId="7150A53C" w14:textId="50376379" w:rsidR="00C913A0" w:rsidRDefault="00C913A0" w:rsidP="00C913A0">
      <w:pPr>
        <w:ind w:firstLine="567"/>
        <w:rPr>
          <w:b/>
        </w:rPr>
      </w:pPr>
      <w:r>
        <w:rPr>
          <w:b/>
        </w:rPr>
        <w:t xml:space="preserve">Use case. </w:t>
      </w:r>
    </w:p>
    <w:p w14:paraId="60BE6A58" w14:textId="16CA1002" w:rsidR="000011C8" w:rsidRPr="00C913A0" w:rsidRDefault="000011C8" w:rsidP="000011C8">
      <w:pPr>
        <w:ind w:firstLine="567"/>
        <w:jc w:val="center"/>
        <w:rPr>
          <w:b/>
        </w:rPr>
      </w:pPr>
      <w:commentRangeStart w:id="10"/>
      <w:r>
        <w:rPr>
          <w:b/>
        </w:rPr>
        <w:t>Discussion</w:t>
      </w:r>
      <w:commentRangeEnd w:id="10"/>
      <w:r>
        <w:rPr>
          <w:rStyle w:val="CommentReference"/>
        </w:rPr>
        <w:commentReference w:id="10"/>
      </w:r>
    </w:p>
    <w:p w14:paraId="56928DE8" w14:textId="69D754F5" w:rsidR="001C29F2" w:rsidRPr="00C913A0" w:rsidRDefault="001C29F2" w:rsidP="00C913A0">
      <w:pPr>
        <w:ind w:firstLine="567"/>
        <w:rPr>
          <w:b/>
        </w:rPr>
      </w:pPr>
      <w:r w:rsidRPr="00885C40">
        <w:br w:type="page"/>
      </w:r>
    </w:p>
    <w:p w14:paraId="4F5ADE03" w14:textId="77777777" w:rsidR="001C29F2" w:rsidRDefault="001C29F2" w:rsidP="001C29F2">
      <w:pPr>
        <w:pStyle w:val="APAHeading1"/>
        <w:rPr>
          <w:b w:val="0"/>
        </w:rPr>
      </w:pPr>
      <w:r w:rsidRPr="00811959">
        <w:rPr>
          <w:b w:val="0"/>
        </w:rPr>
        <w:t>References</w:t>
      </w:r>
    </w:p>
    <w:p w14:paraId="0E435DC9" w14:textId="0819EC58" w:rsidR="00077E3D" w:rsidRPr="00077E3D" w:rsidRDefault="005936F4">
      <w:pPr>
        <w:pStyle w:val="NormalWeb"/>
        <w:ind w:left="480" w:hanging="480"/>
        <w:divId w:val="742722194"/>
        <w:rPr>
          <w:noProof/>
        </w:rPr>
      </w:pPr>
      <w:r>
        <w:rPr>
          <w:b/>
        </w:rPr>
        <w:fldChar w:fldCharType="begin" w:fldLock="1"/>
      </w:r>
      <w:r>
        <w:rPr>
          <w:b/>
        </w:rPr>
        <w:instrText xml:space="preserve">ADDIN Mendeley Bibliography CSL_BIBLIOGRAPHY </w:instrText>
      </w:r>
      <w:r>
        <w:rPr>
          <w:b/>
        </w:rPr>
        <w:fldChar w:fldCharType="separate"/>
      </w:r>
      <w:r w:rsidR="00077E3D" w:rsidRPr="00077E3D">
        <w:rPr>
          <w:noProof/>
        </w:rPr>
        <w:t xml:space="preserve">Aberson, C. L. (2010). </w:t>
      </w:r>
      <w:r w:rsidR="00077E3D" w:rsidRPr="00077E3D">
        <w:rPr>
          <w:i/>
          <w:iCs/>
          <w:noProof/>
        </w:rPr>
        <w:t>Applied Power Analysis for the Behavioral Sciences</w:t>
      </w:r>
      <w:r w:rsidR="00077E3D" w:rsidRPr="00077E3D">
        <w:rPr>
          <w:noProof/>
        </w:rPr>
        <w:t>. New York, NY: Routledge.</w:t>
      </w:r>
    </w:p>
    <w:p w14:paraId="49719460" w14:textId="77777777" w:rsidR="00077E3D" w:rsidRPr="00077E3D" w:rsidRDefault="00077E3D">
      <w:pPr>
        <w:pStyle w:val="NormalWeb"/>
        <w:ind w:left="480" w:hanging="480"/>
        <w:divId w:val="742722194"/>
        <w:rPr>
          <w:noProof/>
        </w:rPr>
      </w:pPr>
      <w:r w:rsidRPr="00077E3D">
        <w:rPr>
          <w:noProof/>
        </w:rPr>
        <w:t xml:space="preserve">Asendorpf, J. B., Conner, M., De Fruyt, F., De Houwer, J., Denissen, J. J. A., Fiedler, K., … Wicherts, J. M. (2013). Recommendations for Increasing Replicability in Psychology. </w:t>
      </w:r>
      <w:r w:rsidRPr="00077E3D">
        <w:rPr>
          <w:i/>
          <w:iCs/>
          <w:noProof/>
        </w:rPr>
        <w:t>European Journal of Personality</w:t>
      </w:r>
      <w:r w:rsidRPr="00077E3D">
        <w:rPr>
          <w:noProof/>
        </w:rPr>
        <w:t xml:space="preserve">, </w:t>
      </w:r>
      <w:r w:rsidRPr="00077E3D">
        <w:rPr>
          <w:i/>
          <w:iCs/>
          <w:noProof/>
        </w:rPr>
        <w:t>27</w:t>
      </w:r>
      <w:r w:rsidRPr="00077E3D">
        <w:rPr>
          <w:noProof/>
        </w:rPr>
        <w:t>(2), 108–119. doi:10.1002/per.1919</w:t>
      </w:r>
    </w:p>
    <w:p w14:paraId="25561519" w14:textId="77777777" w:rsidR="00077E3D" w:rsidRPr="00077E3D" w:rsidRDefault="00077E3D">
      <w:pPr>
        <w:pStyle w:val="NormalWeb"/>
        <w:ind w:left="480" w:hanging="480"/>
        <w:divId w:val="742722194"/>
        <w:rPr>
          <w:noProof/>
        </w:rPr>
      </w:pPr>
      <w:r w:rsidRPr="00077E3D">
        <w:rPr>
          <w:noProof/>
        </w:rPr>
        <w:t xml:space="preserve">Bakker, M. (2014). Flawed intuitions about power in psychological research. In </w:t>
      </w:r>
      <w:r w:rsidRPr="00077E3D">
        <w:rPr>
          <w:i/>
          <w:iCs/>
          <w:noProof/>
        </w:rPr>
        <w:t>Good Science, Bad Science: Questioning Research Practices in Psychological Science [Dissertation]</w:t>
      </w:r>
      <w:r w:rsidRPr="00077E3D">
        <w:rPr>
          <w:noProof/>
        </w:rPr>
        <w:t>.</w:t>
      </w:r>
    </w:p>
    <w:p w14:paraId="72741AF9" w14:textId="77777777" w:rsidR="00077E3D" w:rsidRPr="00077E3D" w:rsidRDefault="00077E3D">
      <w:pPr>
        <w:pStyle w:val="NormalWeb"/>
        <w:ind w:left="480" w:hanging="480"/>
        <w:divId w:val="742722194"/>
        <w:rPr>
          <w:noProof/>
        </w:rPr>
      </w:pPr>
      <w:r w:rsidRPr="00077E3D">
        <w:rPr>
          <w:noProof/>
        </w:rPr>
        <w:t xml:space="preserve">Bakker, M., Van Dijk, A., &amp; Wicherts, J. M. (2012). The Rules of the Game Called Psychological Science. </w:t>
      </w:r>
      <w:r w:rsidRPr="00077E3D">
        <w:rPr>
          <w:i/>
          <w:iCs/>
          <w:noProof/>
        </w:rPr>
        <w:t>Perspectives on Psychological Science</w:t>
      </w:r>
      <w:r w:rsidRPr="00077E3D">
        <w:rPr>
          <w:noProof/>
        </w:rPr>
        <w:t xml:space="preserve">, </w:t>
      </w:r>
      <w:r w:rsidRPr="00077E3D">
        <w:rPr>
          <w:i/>
          <w:iCs/>
          <w:noProof/>
        </w:rPr>
        <w:t>7</w:t>
      </w:r>
      <w:r w:rsidRPr="00077E3D">
        <w:rPr>
          <w:noProof/>
        </w:rPr>
        <w:t>(6), 543–554. doi:10.1177/1745691612459060</w:t>
      </w:r>
    </w:p>
    <w:p w14:paraId="6B3BB9D1" w14:textId="77777777" w:rsidR="00077E3D" w:rsidRPr="00077E3D" w:rsidRDefault="00077E3D">
      <w:pPr>
        <w:pStyle w:val="NormalWeb"/>
        <w:ind w:left="480" w:hanging="480"/>
        <w:divId w:val="742722194"/>
        <w:rPr>
          <w:noProof/>
        </w:rPr>
      </w:pPr>
      <w:r w:rsidRPr="00077E3D">
        <w:rPr>
          <w:noProof/>
        </w:rPr>
        <w:t xml:space="preserve">Bargh, J. A., Chen, M., &amp; Burrows, L. (1996). Automaticity of social behavior: Direct effects of trait construct and stereotype activation on action. </w:t>
      </w:r>
      <w:r w:rsidRPr="00077E3D">
        <w:rPr>
          <w:i/>
          <w:iCs/>
          <w:noProof/>
        </w:rPr>
        <w:t>Journal of Personality and Social Psychology</w:t>
      </w:r>
      <w:r w:rsidRPr="00077E3D">
        <w:rPr>
          <w:noProof/>
        </w:rPr>
        <w:t xml:space="preserve">, </w:t>
      </w:r>
      <w:r w:rsidRPr="00077E3D">
        <w:rPr>
          <w:i/>
          <w:iCs/>
          <w:noProof/>
        </w:rPr>
        <w:t>71</w:t>
      </w:r>
      <w:r w:rsidRPr="00077E3D">
        <w:rPr>
          <w:noProof/>
        </w:rPr>
        <w:t>(2), 230–244. doi:10.1037/0022-3514.71.2.230</w:t>
      </w:r>
    </w:p>
    <w:p w14:paraId="6D546E66" w14:textId="77777777" w:rsidR="00077E3D" w:rsidRPr="00077E3D" w:rsidRDefault="00077E3D">
      <w:pPr>
        <w:pStyle w:val="NormalWeb"/>
        <w:ind w:left="480" w:hanging="480"/>
        <w:divId w:val="742722194"/>
        <w:rPr>
          <w:noProof/>
        </w:rPr>
      </w:pPr>
      <w:r w:rsidRPr="00077E3D">
        <w:rPr>
          <w:noProof/>
        </w:rPr>
        <w:t xml:space="preserve">Bem, D. J. (2011). Feeling the future: experimental evidence for anomalous retroactive influences on cognition and affect. </w:t>
      </w:r>
      <w:r w:rsidRPr="00077E3D">
        <w:rPr>
          <w:i/>
          <w:iCs/>
          <w:noProof/>
        </w:rPr>
        <w:t>Journal of Personality and Social Psychology</w:t>
      </w:r>
      <w:r w:rsidRPr="00077E3D">
        <w:rPr>
          <w:noProof/>
        </w:rPr>
        <w:t xml:space="preserve">, </w:t>
      </w:r>
      <w:r w:rsidRPr="00077E3D">
        <w:rPr>
          <w:i/>
          <w:iCs/>
          <w:noProof/>
        </w:rPr>
        <w:t>100</w:t>
      </w:r>
      <w:r w:rsidRPr="00077E3D">
        <w:rPr>
          <w:noProof/>
        </w:rPr>
        <w:t>(3), 407–25. doi:10.1037/a0021524</w:t>
      </w:r>
    </w:p>
    <w:p w14:paraId="5B1C3969" w14:textId="77777777" w:rsidR="00077E3D" w:rsidRPr="00077E3D" w:rsidRDefault="00077E3D">
      <w:pPr>
        <w:pStyle w:val="NormalWeb"/>
        <w:ind w:left="480" w:hanging="480"/>
        <w:divId w:val="742722194"/>
        <w:rPr>
          <w:noProof/>
        </w:rPr>
      </w:pPr>
      <w:r w:rsidRPr="00077E3D">
        <w:rPr>
          <w:noProof/>
        </w:rPr>
        <w:t xml:space="preserve">Brandt, M. J., IJzerman, H., Dijksterhuis, A., Farach, F. J., Geller, J., Giner-Sorolla, R., … van ’t Veer, A. (2013). The Replication Recipe: What Makes for a Convincing Replication? </w:t>
      </w:r>
      <w:r w:rsidRPr="00077E3D">
        <w:rPr>
          <w:i/>
          <w:iCs/>
          <w:noProof/>
        </w:rPr>
        <w:t>Journal of Experimental Social Psychology</w:t>
      </w:r>
      <w:r w:rsidRPr="00077E3D">
        <w:rPr>
          <w:noProof/>
        </w:rPr>
        <w:t xml:space="preserve">, </w:t>
      </w:r>
      <w:r w:rsidRPr="00077E3D">
        <w:rPr>
          <w:i/>
          <w:iCs/>
          <w:noProof/>
        </w:rPr>
        <w:t>50</w:t>
      </w:r>
      <w:r w:rsidRPr="00077E3D">
        <w:rPr>
          <w:noProof/>
        </w:rPr>
        <w:t>, 217–224. doi:10.1016/j.jesp.2013.10.005</w:t>
      </w:r>
    </w:p>
    <w:p w14:paraId="64D362CF" w14:textId="77777777" w:rsidR="00077E3D" w:rsidRPr="00077E3D" w:rsidRDefault="00077E3D">
      <w:pPr>
        <w:pStyle w:val="NormalWeb"/>
        <w:ind w:left="480" w:hanging="480"/>
        <w:divId w:val="742722194"/>
        <w:rPr>
          <w:noProof/>
        </w:rPr>
      </w:pPr>
      <w:r w:rsidRPr="00077E3D">
        <w:rPr>
          <w:noProof/>
        </w:rPr>
        <w:t xml:space="preserve">Cohen, J. (1962). The statistical power of abnormal-social psychological research: A review. </w:t>
      </w:r>
      <w:r w:rsidRPr="00077E3D">
        <w:rPr>
          <w:i/>
          <w:iCs/>
          <w:noProof/>
        </w:rPr>
        <w:t>Journal of Abnormal and Social Psychology</w:t>
      </w:r>
      <w:r w:rsidRPr="00077E3D">
        <w:rPr>
          <w:noProof/>
        </w:rPr>
        <w:t xml:space="preserve">, </w:t>
      </w:r>
      <w:r w:rsidRPr="00077E3D">
        <w:rPr>
          <w:i/>
          <w:iCs/>
          <w:noProof/>
        </w:rPr>
        <w:t>65</w:t>
      </w:r>
      <w:r w:rsidRPr="00077E3D">
        <w:rPr>
          <w:noProof/>
        </w:rPr>
        <w:t>(3), 145–153. Retrieved from http://psycnet.apa.org/journals/abn/65/3/145.pdf&amp;productCode=pa</w:t>
      </w:r>
    </w:p>
    <w:p w14:paraId="1C828E18" w14:textId="77777777" w:rsidR="00077E3D" w:rsidRPr="00077E3D" w:rsidRDefault="00077E3D">
      <w:pPr>
        <w:pStyle w:val="NormalWeb"/>
        <w:ind w:left="480" w:hanging="480"/>
        <w:divId w:val="742722194"/>
        <w:rPr>
          <w:noProof/>
        </w:rPr>
      </w:pPr>
      <w:r w:rsidRPr="00077E3D">
        <w:rPr>
          <w:noProof/>
        </w:rPr>
        <w:t xml:space="preserve">Cohen, J. (1994). The Earth is Round (p &lt; .05). </w:t>
      </w:r>
      <w:r w:rsidRPr="00077E3D">
        <w:rPr>
          <w:i/>
          <w:iCs/>
          <w:noProof/>
        </w:rPr>
        <w:t>American Psychologist</w:t>
      </w:r>
      <w:r w:rsidRPr="00077E3D">
        <w:rPr>
          <w:noProof/>
        </w:rPr>
        <w:t xml:space="preserve">, </w:t>
      </w:r>
      <w:r w:rsidRPr="00077E3D">
        <w:rPr>
          <w:i/>
          <w:iCs/>
          <w:noProof/>
        </w:rPr>
        <w:t>49</w:t>
      </w:r>
      <w:r w:rsidRPr="00077E3D">
        <w:rPr>
          <w:noProof/>
        </w:rPr>
        <w:t>(12), 997–1003.</w:t>
      </w:r>
    </w:p>
    <w:p w14:paraId="579201F7" w14:textId="77777777" w:rsidR="00077E3D" w:rsidRPr="00077E3D" w:rsidRDefault="00077E3D">
      <w:pPr>
        <w:pStyle w:val="NormalWeb"/>
        <w:ind w:left="480" w:hanging="480"/>
        <w:divId w:val="742722194"/>
        <w:rPr>
          <w:noProof/>
        </w:rPr>
      </w:pPr>
      <w:r w:rsidRPr="00077E3D">
        <w:rPr>
          <w:noProof/>
        </w:rPr>
        <w:t xml:space="preserve">Earp, B. D., Everett, J. a. C., Madva, E. N., &amp; Hamlin, J. K. (2014). Out, Damned Spot: Can the “Macbeth Effect” Be Replicated? </w:t>
      </w:r>
      <w:r w:rsidRPr="00077E3D">
        <w:rPr>
          <w:i/>
          <w:iCs/>
          <w:noProof/>
        </w:rPr>
        <w:t>Basic and Applied Social Psychology</w:t>
      </w:r>
      <w:r w:rsidRPr="00077E3D">
        <w:rPr>
          <w:noProof/>
        </w:rPr>
        <w:t xml:space="preserve">, </w:t>
      </w:r>
      <w:r w:rsidRPr="00077E3D">
        <w:rPr>
          <w:i/>
          <w:iCs/>
          <w:noProof/>
        </w:rPr>
        <w:t>36</w:t>
      </w:r>
      <w:r w:rsidRPr="00077E3D">
        <w:rPr>
          <w:noProof/>
        </w:rPr>
        <w:t>(1), 91–98. doi:10.1080/01973533.2013.856792</w:t>
      </w:r>
    </w:p>
    <w:p w14:paraId="17623301" w14:textId="77777777" w:rsidR="00077E3D" w:rsidRPr="00077E3D" w:rsidRDefault="00077E3D">
      <w:pPr>
        <w:pStyle w:val="NormalWeb"/>
        <w:ind w:left="480" w:hanging="480"/>
        <w:divId w:val="742722194"/>
        <w:rPr>
          <w:noProof/>
        </w:rPr>
      </w:pPr>
      <w:r w:rsidRPr="00077E3D">
        <w:rPr>
          <w:noProof/>
        </w:rPr>
        <w:t xml:space="preserve">Eich, E. (2013). Business Not as Usual. </w:t>
      </w:r>
      <w:r w:rsidRPr="00077E3D">
        <w:rPr>
          <w:i/>
          <w:iCs/>
          <w:noProof/>
        </w:rPr>
        <w:t>Psychological Science</w:t>
      </w:r>
      <w:r w:rsidRPr="00077E3D">
        <w:rPr>
          <w:noProof/>
        </w:rPr>
        <w:t xml:space="preserve">, </w:t>
      </w:r>
      <w:r w:rsidRPr="00077E3D">
        <w:rPr>
          <w:i/>
          <w:iCs/>
          <w:noProof/>
        </w:rPr>
        <w:t>25</w:t>
      </w:r>
      <w:r w:rsidRPr="00077E3D">
        <w:rPr>
          <w:noProof/>
        </w:rPr>
        <w:t>(1), 3–6. doi:10.1177/0956797613512465</w:t>
      </w:r>
    </w:p>
    <w:p w14:paraId="2D4B71C6" w14:textId="77777777" w:rsidR="00077E3D" w:rsidRPr="00077E3D" w:rsidRDefault="00077E3D">
      <w:pPr>
        <w:pStyle w:val="NormalWeb"/>
        <w:ind w:left="480" w:hanging="480"/>
        <w:divId w:val="742722194"/>
        <w:rPr>
          <w:noProof/>
        </w:rPr>
      </w:pPr>
      <w:r w:rsidRPr="00077E3D">
        <w:rPr>
          <w:noProof/>
        </w:rPr>
        <w:t>Epskamp, S., &amp; Nuijten, M. B. (2013). statcheck: Extract statistics from articles and recompute p values.</w:t>
      </w:r>
    </w:p>
    <w:p w14:paraId="42588C8D" w14:textId="77777777" w:rsidR="00077E3D" w:rsidRPr="00077E3D" w:rsidRDefault="00077E3D">
      <w:pPr>
        <w:pStyle w:val="NormalWeb"/>
        <w:ind w:left="480" w:hanging="480"/>
        <w:divId w:val="742722194"/>
        <w:rPr>
          <w:noProof/>
        </w:rPr>
      </w:pPr>
      <w:r w:rsidRPr="00077E3D">
        <w:rPr>
          <w:noProof/>
        </w:rPr>
        <w:t xml:space="preserve">Fayard, J. V, Bernstein, D. M., &amp; Roberts, B. W. (2009). Is cleanliness next to godliness ? Dispelling old wives’ tales : Failure to replicate Zhong and Liljenquist (2006). </w:t>
      </w:r>
      <w:r w:rsidRPr="00077E3D">
        <w:rPr>
          <w:i/>
          <w:iCs/>
          <w:noProof/>
        </w:rPr>
        <w:t>Journal of Articles in Support of the Null Hypothesis</w:t>
      </w:r>
      <w:r w:rsidRPr="00077E3D">
        <w:rPr>
          <w:noProof/>
        </w:rPr>
        <w:t xml:space="preserve">, </w:t>
      </w:r>
      <w:r w:rsidRPr="00077E3D">
        <w:rPr>
          <w:i/>
          <w:iCs/>
          <w:noProof/>
        </w:rPr>
        <w:t>6</w:t>
      </w:r>
      <w:r w:rsidRPr="00077E3D">
        <w:rPr>
          <w:noProof/>
        </w:rPr>
        <w:t>(2), 21–30.</w:t>
      </w:r>
    </w:p>
    <w:p w14:paraId="5A14CBF9" w14:textId="77777777" w:rsidR="00077E3D" w:rsidRPr="00077E3D" w:rsidRDefault="00077E3D">
      <w:pPr>
        <w:pStyle w:val="NormalWeb"/>
        <w:ind w:left="480" w:hanging="480"/>
        <w:divId w:val="742722194"/>
        <w:rPr>
          <w:noProof/>
        </w:rPr>
      </w:pPr>
      <w:r w:rsidRPr="00077E3D">
        <w:rPr>
          <w:noProof/>
        </w:rPr>
        <w:t xml:space="preserve">Fiedler, K., Kutzner, F., &amp; Krueger, J. I. (2012). The Long Way From α-Error Control to Validity Proper: Problems With a Short-Sighted False-Positive Debate. </w:t>
      </w:r>
      <w:r w:rsidRPr="00077E3D">
        <w:rPr>
          <w:i/>
          <w:iCs/>
          <w:noProof/>
        </w:rPr>
        <w:t>Perspectives on Psychological Science</w:t>
      </w:r>
      <w:r w:rsidRPr="00077E3D">
        <w:rPr>
          <w:noProof/>
        </w:rPr>
        <w:t xml:space="preserve">, </w:t>
      </w:r>
      <w:r w:rsidRPr="00077E3D">
        <w:rPr>
          <w:i/>
          <w:iCs/>
          <w:noProof/>
        </w:rPr>
        <w:t>7</w:t>
      </w:r>
      <w:r w:rsidRPr="00077E3D">
        <w:rPr>
          <w:noProof/>
        </w:rPr>
        <w:t>(6), 661–669. doi:10.1177/1745691612462587</w:t>
      </w:r>
    </w:p>
    <w:p w14:paraId="6AE1E59F" w14:textId="658C8E6F" w:rsidR="00077E3D" w:rsidRPr="00077E3D" w:rsidRDefault="00077E3D">
      <w:pPr>
        <w:pStyle w:val="NormalWeb"/>
        <w:ind w:left="480" w:hanging="480"/>
        <w:divId w:val="742722194"/>
        <w:rPr>
          <w:noProof/>
        </w:rPr>
      </w:pPr>
      <w:r w:rsidRPr="00077E3D">
        <w:rPr>
          <w:noProof/>
        </w:rPr>
        <w:t>Fisher, R. A. (1932</w:t>
      </w:r>
      <w:r>
        <w:rPr>
          <w:noProof/>
        </w:rPr>
        <w:t>/1948</w:t>
      </w:r>
      <w:r w:rsidRPr="00077E3D">
        <w:rPr>
          <w:noProof/>
        </w:rPr>
        <w:t xml:space="preserve">). </w:t>
      </w:r>
      <w:r w:rsidRPr="00077E3D">
        <w:rPr>
          <w:i/>
          <w:iCs/>
          <w:noProof/>
        </w:rPr>
        <w:t>Statistical Methods for Research Workers</w:t>
      </w:r>
      <w:r w:rsidRPr="00077E3D">
        <w:rPr>
          <w:noProof/>
        </w:rPr>
        <w:t xml:space="preserve"> (10th ed.). Edinburgh, United Kingdom: Oliver and Boyd.</w:t>
      </w:r>
    </w:p>
    <w:p w14:paraId="7733009D" w14:textId="77777777" w:rsidR="00077E3D" w:rsidRPr="00077E3D" w:rsidRDefault="00077E3D">
      <w:pPr>
        <w:pStyle w:val="NormalWeb"/>
        <w:ind w:left="480" w:hanging="480"/>
        <w:divId w:val="742722194"/>
        <w:rPr>
          <w:noProof/>
        </w:rPr>
      </w:pPr>
      <w:r w:rsidRPr="00077E3D">
        <w:rPr>
          <w:noProof/>
        </w:rPr>
        <w:t>Francis, G. (2012a). Publication bias and the failure of replication in experimental psychology, 975–991. doi:10.3758/s13423-012-0322-y</w:t>
      </w:r>
    </w:p>
    <w:p w14:paraId="7AAB90FA" w14:textId="77777777" w:rsidR="00077E3D" w:rsidRPr="00077E3D" w:rsidRDefault="00077E3D">
      <w:pPr>
        <w:pStyle w:val="NormalWeb"/>
        <w:ind w:left="480" w:hanging="480"/>
        <w:divId w:val="742722194"/>
        <w:rPr>
          <w:noProof/>
        </w:rPr>
      </w:pPr>
      <w:r w:rsidRPr="00077E3D">
        <w:rPr>
          <w:noProof/>
        </w:rPr>
        <w:t>Francis, G. (2012b). Too good to be true : Publication bias in two prominent studies from experimental psychology, 151–156. doi:10.3758/s13423-012-0227-9</w:t>
      </w:r>
    </w:p>
    <w:p w14:paraId="22E5B019" w14:textId="77777777" w:rsidR="00077E3D" w:rsidRPr="00077E3D" w:rsidRDefault="00077E3D">
      <w:pPr>
        <w:pStyle w:val="NormalWeb"/>
        <w:ind w:left="480" w:hanging="480"/>
        <w:divId w:val="742722194"/>
        <w:rPr>
          <w:noProof/>
        </w:rPr>
      </w:pPr>
      <w:r w:rsidRPr="00077E3D">
        <w:rPr>
          <w:noProof/>
        </w:rPr>
        <w:t xml:space="preserve">Francis, G. (2013). Replication, statistical consistency, and publication bias. </w:t>
      </w:r>
      <w:r w:rsidRPr="00077E3D">
        <w:rPr>
          <w:i/>
          <w:iCs/>
          <w:noProof/>
        </w:rPr>
        <w:t>Journal of Mathematical Psychology</w:t>
      </w:r>
      <w:r w:rsidRPr="00077E3D">
        <w:rPr>
          <w:noProof/>
        </w:rPr>
        <w:t>. doi:10.1016/j.jmp.2013.02.003</w:t>
      </w:r>
    </w:p>
    <w:p w14:paraId="60A16A80" w14:textId="77777777" w:rsidR="00077E3D" w:rsidRPr="00077E3D" w:rsidRDefault="00077E3D">
      <w:pPr>
        <w:pStyle w:val="NormalWeb"/>
        <w:ind w:left="480" w:hanging="480"/>
        <w:divId w:val="742722194"/>
        <w:rPr>
          <w:noProof/>
        </w:rPr>
      </w:pPr>
      <w:r w:rsidRPr="00077E3D">
        <w:rPr>
          <w:noProof/>
        </w:rPr>
        <w:t xml:space="preserve">Francis, G. (2014). The frequency of excess success for articles in Psychological Science. </w:t>
      </w:r>
      <w:r w:rsidRPr="00077E3D">
        <w:rPr>
          <w:i/>
          <w:iCs/>
          <w:noProof/>
        </w:rPr>
        <w:t>Psychonomic Bulletin &amp; Review</w:t>
      </w:r>
      <w:r w:rsidRPr="00077E3D">
        <w:rPr>
          <w:noProof/>
        </w:rPr>
        <w:t>. doi:10.3758/s13423-014-0601-x</w:t>
      </w:r>
    </w:p>
    <w:p w14:paraId="2B7F8BEA" w14:textId="77777777" w:rsidR="00077E3D" w:rsidRPr="00077E3D" w:rsidRDefault="00077E3D">
      <w:pPr>
        <w:pStyle w:val="NormalWeb"/>
        <w:ind w:left="480" w:hanging="480"/>
        <w:divId w:val="742722194"/>
        <w:rPr>
          <w:noProof/>
        </w:rPr>
      </w:pPr>
      <w:r w:rsidRPr="00077E3D">
        <w:rPr>
          <w:noProof/>
        </w:rPr>
        <w:t xml:space="preserve">Fuchs, H. M., Jenny, M., &amp; Fiedler, S. (2012). Psychologists Are Open to Change, yet Wary of Rules. </w:t>
      </w:r>
      <w:r w:rsidRPr="00077E3D">
        <w:rPr>
          <w:i/>
          <w:iCs/>
          <w:noProof/>
        </w:rPr>
        <w:t>Perspectives on Psychological Science</w:t>
      </w:r>
      <w:r w:rsidRPr="00077E3D">
        <w:rPr>
          <w:noProof/>
        </w:rPr>
        <w:t xml:space="preserve">, </w:t>
      </w:r>
      <w:r w:rsidRPr="00077E3D">
        <w:rPr>
          <w:i/>
          <w:iCs/>
          <w:noProof/>
        </w:rPr>
        <w:t>7</w:t>
      </w:r>
      <w:r w:rsidRPr="00077E3D">
        <w:rPr>
          <w:noProof/>
        </w:rPr>
        <w:t>(6), 639–642. doi:10.1177/1745691612459521</w:t>
      </w:r>
    </w:p>
    <w:p w14:paraId="57275A8F" w14:textId="77777777" w:rsidR="00077E3D" w:rsidRPr="00077E3D" w:rsidRDefault="00077E3D">
      <w:pPr>
        <w:pStyle w:val="NormalWeb"/>
        <w:ind w:left="480" w:hanging="480"/>
        <w:divId w:val="742722194"/>
        <w:rPr>
          <w:noProof/>
        </w:rPr>
      </w:pPr>
      <w:r w:rsidRPr="00077E3D">
        <w:rPr>
          <w:noProof/>
        </w:rPr>
        <w:t xml:space="preserve">Greenwald, A. G. (1975). Consequences of Prejudice Against the Null Hypothesis. </w:t>
      </w:r>
      <w:r w:rsidRPr="00077E3D">
        <w:rPr>
          <w:i/>
          <w:iCs/>
          <w:noProof/>
        </w:rPr>
        <w:t>Psychological Bulletin</w:t>
      </w:r>
      <w:r w:rsidRPr="00077E3D">
        <w:rPr>
          <w:noProof/>
        </w:rPr>
        <w:t xml:space="preserve">, </w:t>
      </w:r>
      <w:r w:rsidRPr="00077E3D">
        <w:rPr>
          <w:i/>
          <w:iCs/>
          <w:noProof/>
        </w:rPr>
        <w:t>82</w:t>
      </w:r>
      <w:r w:rsidRPr="00077E3D">
        <w:rPr>
          <w:noProof/>
        </w:rPr>
        <w:t>(1), 1–20.</w:t>
      </w:r>
    </w:p>
    <w:p w14:paraId="1BCA15E4" w14:textId="77777777" w:rsidR="00077E3D" w:rsidRPr="00077E3D" w:rsidRDefault="00077E3D">
      <w:pPr>
        <w:pStyle w:val="NormalWeb"/>
        <w:ind w:left="480" w:hanging="480"/>
        <w:divId w:val="742722194"/>
        <w:rPr>
          <w:noProof/>
        </w:rPr>
      </w:pPr>
      <w:r w:rsidRPr="00077E3D">
        <w:rPr>
          <w:noProof/>
        </w:rPr>
        <w:t xml:space="preserve">Harlow, L. L., Mulaik, S. A., &amp; Steiger, J. H. (1997). </w:t>
      </w:r>
      <w:r w:rsidRPr="00077E3D">
        <w:rPr>
          <w:i/>
          <w:iCs/>
          <w:noProof/>
        </w:rPr>
        <w:t>What If There Were No Significance Tests?</w:t>
      </w:r>
      <w:r w:rsidRPr="00077E3D">
        <w:rPr>
          <w:noProof/>
        </w:rPr>
        <w:t xml:space="preserve"> Mahwah, NJ: Lawrence Erlbaum.</w:t>
      </w:r>
    </w:p>
    <w:p w14:paraId="32B67B8F" w14:textId="77777777" w:rsidR="00077E3D" w:rsidRPr="00077E3D" w:rsidRDefault="00077E3D">
      <w:pPr>
        <w:pStyle w:val="NormalWeb"/>
        <w:ind w:left="480" w:hanging="480"/>
        <w:divId w:val="742722194"/>
        <w:rPr>
          <w:noProof/>
        </w:rPr>
      </w:pPr>
      <w:r w:rsidRPr="00077E3D">
        <w:rPr>
          <w:noProof/>
        </w:rPr>
        <w:t xml:space="preserve">Harris, C. R., Coburn, N., Rohrer, D., &amp; Pashler, H. (2013). Two failures to replicate high-performance-goal priming effects. </w:t>
      </w:r>
      <w:r w:rsidRPr="00077E3D">
        <w:rPr>
          <w:i/>
          <w:iCs/>
          <w:noProof/>
        </w:rPr>
        <w:t>PloS One</w:t>
      </w:r>
      <w:r w:rsidRPr="00077E3D">
        <w:rPr>
          <w:noProof/>
        </w:rPr>
        <w:t xml:space="preserve">, </w:t>
      </w:r>
      <w:r w:rsidRPr="00077E3D">
        <w:rPr>
          <w:i/>
          <w:iCs/>
          <w:noProof/>
        </w:rPr>
        <w:t>8</w:t>
      </w:r>
      <w:r w:rsidRPr="00077E3D">
        <w:rPr>
          <w:noProof/>
        </w:rPr>
        <w:t>(8), e72467. doi:10.1371/journal.pone.0072467</w:t>
      </w:r>
    </w:p>
    <w:p w14:paraId="1DAEEB7A" w14:textId="77777777" w:rsidR="00077E3D" w:rsidRPr="00077E3D" w:rsidRDefault="00077E3D">
      <w:pPr>
        <w:pStyle w:val="NormalWeb"/>
        <w:ind w:left="480" w:hanging="480"/>
        <w:divId w:val="742722194"/>
        <w:rPr>
          <w:noProof/>
        </w:rPr>
      </w:pPr>
      <w:r w:rsidRPr="00077E3D">
        <w:rPr>
          <w:noProof/>
        </w:rPr>
        <w:t xml:space="preserve">Ioannidis, J. P., &amp; Trikalinos, T. a. (2007). An exploratory test for an excess of significant findings. </w:t>
      </w:r>
      <w:r w:rsidRPr="00077E3D">
        <w:rPr>
          <w:i/>
          <w:iCs/>
          <w:noProof/>
        </w:rPr>
        <w:t>Clinical Trials</w:t>
      </w:r>
      <w:r w:rsidRPr="00077E3D">
        <w:rPr>
          <w:noProof/>
        </w:rPr>
        <w:t xml:space="preserve">, </w:t>
      </w:r>
      <w:r w:rsidRPr="00077E3D">
        <w:rPr>
          <w:i/>
          <w:iCs/>
          <w:noProof/>
        </w:rPr>
        <w:t>4</w:t>
      </w:r>
      <w:r w:rsidRPr="00077E3D">
        <w:rPr>
          <w:noProof/>
        </w:rPr>
        <w:t>(3), 245–253. doi:10.1177/1740774507079441</w:t>
      </w:r>
    </w:p>
    <w:p w14:paraId="5A8C6895" w14:textId="77777777" w:rsidR="00077E3D" w:rsidRPr="00077E3D" w:rsidRDefault="00077E3D">
      <w:pPr>
        <w:pStyle w:val="NormalWeb"/>
        <w:ind w:left="480" w:hanging="480"/>
        <w:divId w:val="742722194"/>
        <w:rPr>
          <w:noProof/>
        </w:rPr>
      </w:pPr>
      <w:r w:rsidRPr="00077E3D">
        <w:rPr>
          <w:noProof/>
        </w:rPr>
        <w:t xml:space="preserve">John, L. K., Loewenstein, G., &amp; Prelec, D. (2012). Measuring the prevalence of questionable research practices with incentives for truth telling. </w:t>
      </w:r>
      <w:r w:rsidRPr="00077E3D">
        <w:rPr>
          <w:i/>
          <w:iCs/>
          <w:noProof/>
        </w:rPr>
        <w:t>Psychological Science</w:t>
      </w:r>
      <w:r w:rsidRPr="00077E3D">
        <w:rPr>
          <w:noProof/>
        </w:rPr>
        <w:t xml:space="preserve">, </w:t>
      </w:r>
      <w:r w:rsidRPr="00077E3D">
        <w:rPr>
          <w:i/>
          <w:iCs/>
          <w:noProof/>
        </w:rPr>
        <w:t>23</w:t>
      </w:r>
      <w:r w:rsidRPr="00077E3D">
        <w:rPr>
          <w:noProof/>
        </w:rPr>
        <w:t>(5), 524–32. doi:10.1177/0956797611430953</w:t>
      </w:r>
    </w:p>
    <w:p w14:paraId="5794FDFC" w14:textId="77777777" w:rsidR="00077E3D" w:rsidRPr="00077E3D" w:rsidRDefault="00077E3D">
      <w:pPr>
        <w:pStyle w:val="NormalWeb"/>
        <w:ind w:left="480" w:hanging="480"/>
        <w:divId w:val="742722194"/>
        <w:rPr>
          <w:noProof/>
        </w:rPr>
      </w:pPr>
      <w:r w:rsidRPr="00077E3D">
        <w:rPr>
          <w:noProof/>
        </w:rPr>
        <w:t>Journal of Experimental Social Psychology. (2014). JESP Editorial Guidelines. Retrieved from http://www.journals.elsevier.com/journal-of-experimental-social-psychology/news/jesp-editorial-guidelines/</w:t>
      </w:r>
    </w:p>
    <w:p w14:paraId="09E08EEE" w14:textId="77777777" w:rsidR="00077E3D" w:rsidRPr="00077E3D" w:rsidRDefault="00077E3D">
      <w:pPr>
        <w:pStyle w:val="NormalWeb"/>
        <w:ind w:left="480" w:hanging="480"/>
        <w:divId w:val="742722194"/>
        <w:rPr>
          <w:noProof/>
        </w:rPr>
      </w:pPr>
      <w:r w:rsidRPr="00077E3D">
        <w:rPr>
          <w:noProof/>
        </w:rPr>
        <w:t xml:space="preserve">Kline, R. B. (2011). </w:t>
      </w:r>
      <w:r w:rsidRPr="00077E3D">
        <w:rPr>
          <w:i/>
          <w:iCs/>
          <w:noProof/>
        </w:rPr>
        <w:t>Principles and Practice of Structural Equation Modeling</w:t>
      </w:r>
      <w:r w:rsidRPr="00077E3D">
        <w:rPr>
          <w:noProof/>
        </w:rPr>
        <w:t xml:space="preserve"> (Third.). New York, NY: The Guilford Press.</w:t>
      </w:r>
    </w:p>
    <w:p w14:paraId="06D806E6" w14:textId="77777777" w:rsidR="00077E3D" w:rsidRPr="00077E3D" w:rsidRDefault="00077E3D">
      <w:pPr>
        <w:pStyle w:val="NormalWeb"/>
        <w:ind w:left="480" w:hanging="480"/>
        <w:divId w:val="742722194"/>
        <w:rPr>
          <w:noProof/>
        </w:rPr>
      </w:pPr>
      <w:r w:rsidRPr="00077E3D">
        <w:rPr>
          <w:noProof/>
        </w:rPr>
        <w:t xml:space="preserve">LeBel, E. P., Borsboom, D., Giner-Sorolla, R., Hasselman, F., Peters, K. R., Ratliff, K. A., &amp; Smith, C. T. (2013). PsychDisclosure.org: Grassroots Support for Reforming Reporting Standards in Psychology. </w:t>
      </w:r>
      <w:r w:rsidRPr="00077E3D">
        <w:rPr>
          <w:i/>
          <w:iCs/>
          <w:noProof/>
        </w:rPr>
        <w:t>Perspectives on Psychological Science</w:t>
      </w:r>
      <w:r w:rsidRPr="00077E3D">
        <w:rPr>
          <w:noProof/>
        </w:rPr>
        <w:t xml:space="preserve">, </w:t>
      </w:r>
      <w:r w:rsidRPr="00077E3D">
        <w:rPr>
          <w:i/>
          <w:iCs/>
          <w:noProof/>
        </w:rPr>
        <w:t>8</w:t>
      </w:r>
      <w:r w:rsidRPr="00077E3D">
        <w:rPr>
          <w:noProof/>
        </w:rPr>
        <w:t>(4), 424–432. doi:10.1177/1745691613491437</w:t>
      </w:r>
    </w:p>
    <w:p w14:paraId="288D4F24" w14:textId="77777777" w:rsidR="00077E3D" w:rsidRPr="00077E3D" w:rsidRDefault="00077E3D">
      <w:pPr>
        <w:pStyle w:val="NormalWeb"/>
        <w:ind w:left="480" w:hanging="480"/>
        <w:divId w:val="742722194"/>
        <w:rPr>
          <w:noProof/>
        </w:rPr>
      </w:pPr>
      <w:r w:rsidRPr="00077E3D">
        <w:rPr>
          <w:noProof/>
        </w:rPr>
        <w:t xml:space="preserve">Lenth, R. V. (1989). Algorithm AS 243: Cumulative Distribution Function of the Non-Central t Distribution. </w:t>
      </w:r>
      <w:r w:rsidRPr="00077E3D">
        <w:rPr>
          <w:i/>
          <w:iCs/>
          <w:noProof/>
        </w:rPr>
        <w:t>Journal of the Royal Statistical Society</w:t>
      </w:r>
      <w:r w:rsidRPr="00077E3D">
        <w:rPr>
          <w:noProof/>
        </w:rPr>
        <w:t xml:space="preserve">, </w:t>
      </w:r>
      <w:r w:rsidRPr="00077E3D">
        <w:rPr>
          <w:i/>
          <w:iCs/>
          <w:noProof/>
        </w:rPr>
        <w:t>38</w:t>
      </w:r>
      <w:r w:rsidRPr="00077E3D">
        <w:rPr>
          <w:noProof/>
        </w:rPr>
        <w:t>(1), 185–189.</w:t>
      </w:r>
    </w:p>
    <w:p w14:paraId="5021EAA6" w14:textId="77777777" w:rsidR="00077E3D" w:rsidRPr="00077E3D" w:rsidRDefault="00077E3D">
      <w:pPr>
        <w:pStyle w:val="NormalWeb"/>
        <w:ind w:left="480" w:hanging="480"/>
        <w:divId w:val="742722194"/>
        <w:rPr>
          <w:noProof/>
        </w:rPr>
      </w:pPr>
      <w:r w:rsidRPr="00077E3D">
        <w:rPr>
          <w:noProof/>
        </w:rPr>
        <w:t xml:space="preserve">Massey Jr., F. J. (1951). The Kolmogorov-Smirnov test for goodness of fit. </w:t>
      </w:r>
      <w:r w:rsidRPr="00077E3D">
        <w:rPr>
          <w:i/>
          <w:iCs/>
          <w:noProof/>
        </w:rPr>
        <w:t>Journal of the American Statistical Association</w:t>
      </w:r>
      <w:r w:rsidRPr="00077E3D">
        <w:rPr>
          <w:noProof/>
        </w:rPr>
        <w:t xml:space="preserve">, </w:t>
      </w:r>
      <w:r w:rsidRPr="00077E3D">
        <w:rPr>
          <w:i/>
          <w:iCs/>
          <w:noProof/>
        </w:rPr>
        <w:t>46</w:t>
      </w:r>
      <w:r w:rsidRPr="00077E3D">
        <w:rPr>
          <w:noProof/>
        </w:rPr>
        <w:t>(253), 68–78. Retrieved from http://amstat.tandfonline.com/doi/abs/10.1080/01621459.1951.10500769</w:t>
      </w:r>
    </w:p>
    <w:p w14:paraId="4033C296" w14:textId="77777777" w:rsidR="00077E3D" w:rsidRPr="00077E3D" w:rsidRDefault="00077E3D">
      <w:pPr>
        <w:pStyle w:val="NormalWeb"/>
        <w:ind w:left="480" w:hanging="480"/>
        <w:divId w:val="742722194"/>
        <w:rPr>
          <w:noProof/>
        </w:rPr>
      </w:pPr>
      <w:r w:rsidRPr="00077E3D">
        <w:rPr>
          <w:noProof/>
        </w:rPr>
        <w:t xml:space="preserve">Murayama, K., Pekrun, R., &amp; Fiedler, K. (2013). Research Practices That Can Prevent an Inflation of False-Positive Rates. </w:t>
      </w:r>
      <w:r w:rsidRPr="00077E3D">
        <w:rPr>
          <w:i/>
          <w:iCs/>
          <w:noProof/>
        </w:rPr>
        <w:t>Personality and Social Psychology Review : An Official Journal of the Society for Personality and Social Psychology, Inc</w:t>
      </w:r>
      <w:r w:rsidRPr="00077E3D">
        <w:rPr>
          <w:noProof/>
        </w:rPr>
        <w:t>. doi:10.1177/1088868313496330</w:t>
      </w:r>
    </w:p>
    <w:p w14:paraId="1CBCDDFE" w14:textId="77777777" w:rsidR="00077E3D" w:rsidRPr="00077E3D" w:rsidRDefault="00077E3D">
      <w:pPr>
        <w:pStyle w:val="NormalWeb"/>
        <w:ind w:left="480" w:hanging="480"/>
        <w:divId w:val="742722194"/>
        <w:rPr>
          <w:noProof/>
        </w:rPr>
      </w:pPr>
      <w:r w:rsidRPr="00077E3D">
        <w:rPr>
          <w:noProof/>
        </w:rPr>
        <w:t xml:space="preserve">Murdoch, D., Tsai, Y., &amp; Adcock, J. (2008). P-values are random variables. </w:t>
      </w:r>
      <w:r w:rsidRPr="00077E3D">
        <w:rPr>
          <w:i/>
          <w:iCs/>
          <w:noProof/>
        </w:rPr>
        <w:t>The American Statistician</w:t>
      </w:r>
      <w:r w:rsidRPr="00077E3D">
        <w:rPr>
          <w:noProof/>
        </w:rPr>
        <w:t xml:space="preserve">, </w:t>
      </w:r>
      <w:r w:rsidRPr="00077E3D">
        <w:rPr>
          <w:i/>
          <w:iCs/>
          <w:noProof/>
        </w:rPr>
        <w:t>62</w:t>
      </w:r>
      <w:r w:rsidRPr="00077E3D">
        <w:rPr>
          <w:noProof/>
        </w:rPr>
        <w:t>, 242–245.</w:t>
      </w:r>
    </w:p>
    <w:p w14:paraId="149D2986" w14:textId="77777777" w:rsidR="00077E3D" w:rsidRPr="00077E3D" w:rsidRDefault="00077E3D">
      <w:pPr>
        <w:pStyle w:val="NormalWeb"/>
        <w:ind w:left="480" w:hanging="480"/>
        <w:divId w:val="742722194"/>
        <w:rPr>
          <w:noProof/>
        </w:rPr>
      </w:pPr>
      <w:r w:rsidRPr="00077E3D">
        <w:rPr>
          <w:noProof/>
        </w:rPr>
        <w:t xml:space="preserve">Nickerson, R. S. (2000). Null hypothesis significance testing: a review of an old and continuing controversy. </w:t>
      </w:r>
      <w:r w:rsidRPr="00077E3D">
        <w:rPr>
          <w:i/>
          <w:iCs/>
          <w:noProof/>
        </w:rPr>
        <w:t>Psychological Methods</w:t>
      </w:r>
      <w:r w:rsidRPr="00077E3D">
        <w:rPr>
          <w:noProof/>
        </w:rPr>
        <w:t xml:space="preserve">, </w:t>
      </w:r>
      <w:r w:rsidRPr="00077E3D">
        <w:rPr>
          <w:i/>
          <w:iCs/>
          <w:noProof/>
        </w:rPr>
        <w:t>5</w:t>
      </w:r>
      <w:r w:rsidRPr="00077E3D">
        <w:rPr>
          <w:noProof/>
        </w:rPr>
        <w:t>(2), 241–301. Retrieved from http://www.ncbi.nlm.nih.gov/pubmed/10937333</w:t>
      </w:r>
    </w:p>
    <w:p w14:paraId="6C4EC1C2" w14:textId="5C412771" w:rsidR="00077E3D" w:rsidRPr="00077E3D" w:rsidRDefault="00077E3D">
      <w:pPr>
        <w:pStyle w:val="NormalWeb"/>
        <w:ind w:left="480" w:hanging="480"/>
        <w:divId w:val="742722194"/>
        <w:rPr>
          <w:noProof/>
        </w:rPr>
      </w:pPr>
      <w:r w:rsidRPr="00077E3D">
        <w:rPr>
          <w:noProof/>
        </w:rPr>
        <w:t>Popper, K. (1959</w:t>
      </w:r>
      <w:r>
        <w:rPr>
          <w:noProof/>
        </w:rPr>
        <w:t>/2005</w:t>
      </w:r>
      <w:bookmarkStart w:id="11" w:name="_GoBack"/>
      <w:bookmarkEnd w:id="11"/>
      <w:r w:rsidRPr="00077E3D">
        <w:rPr>
          <w:noProof/>
        </w:rPr>
        <w:t xml:space="preserve">). </w:t>
      </w:r>
      <w:r w:rsidRPr="00077E3D">
        <w:rPr>
          <w:i/>
          <w:iCs/>
          <w:noProof/>
        </w:rPr>
        <w:t>The logic of scientific discovery</w:t>
      </w:r>
      <w:r w:rsidRPr="00077E3D">
        <w:rPr>
          <w:noProof/>
        </w:rPr>
        <w:t>. London, United Kingdom: Routledge. Retrieved from http://books.google.com/books?hl=en&amp;lr=&amp;id=LWSBAgAAQBAJ&amp;oi=fnd&amp;pg=PP1&amp;dq=The+Logic+of+Scientific+Discovery&amp;ots=pxLk-Z5LcQ&amp;sig=vzfk74fyPhOrjhWmkqk3U1S_1xg</w:t>
      </w:r>
    </w:p>
    <w:p w14:paraId="246C25A4" w14:textId="77777777" w:rsidR="00077E3D" w:rsidRPr="00077E3D" w:rsidRDefault="00077E3D">
      <w:pPr>
        <w:pStyle w:val="NormalWeb"/>
        <w:ind w:left="480" w:hanging="480"/>
        <w:divId w:val="742722194"/>
        <w:rPr>
          <w:noProof/>
        </w:rPr>
      </w:pPr>
      <w:r w:rsidRPr="00077E3D">
        <w:rPr>
          <w:noProof/>
        </w:rPr>
        <w:t xml:space="preserve">Ritchie, S. J., Wiseman, R., &amp; French, C. C. (2012). Failing the future: three unsuccessful attempts to replicate Bem’s “retroactive facilitation of recall” effect. </w:t>
      </w:r>
      <w:r w:rsidRPr="00077E3D">
        <w:rPr>
          <w:i/>
          <w:iCs/>
          <w:noProof/>
        </w:rPr>
        <w:t>PloS One</w:t>
      </w:r>
      <w:r w:rsidRPr="00077E3D">
        <w:rPr>
          <w:noProof/>
        </w:rPr>
        <w:t xml:space="preserve">, </w:t>
      </w:r>
      <w:r w:rsidRPr="00077E3D">
        <w:rPr>
          <w:i/>
          <w:iCs/>
          <w:noProof/>
        </w:rPr>
        <w:t>7</w:t>
      </w:r>
      <w:r w:rsidRPr="00077E3D">
        <w:rPr>
          <w:noProof/>
        </w:rPr>
        <w:t>(3), e33423. doi:10.1371/journal.pone.0033423</w:t>
      </w:r>
    </w:p>
    <w:p w14:paraId="63ECC949" w14:textId="77777777" w:rsidR="00077E3D" w:rsidRPr="00077E3D" w:rsidRDefault="00077E3D">
      <w:pPr>
        <w:pStyle w:val="NormalWeb"/>
        <w:ind w:left="480" w:hanging="480"/>
        <w:divId w:val="742722194"/>
        <w:rPr>
          <w:noProof/>
        </w:rPr>
      </w:pPr>
      <w:r w:rsidRPr="00077E3D">
        <w:rPr>
          <w:noProof/>
        </w:rPr>
        <w:t xml:space="preserve">Sackrowitz, H., &amp; Samuel-Cahn, E. (1999). P values as random variables—expected P values. </w:t>
      </w:r>
      <w:r w:rsidRPr="00077E3D">
        <w:rPr>
          <w:i/>
          <w:iCs/>
          <w:noProof/>
        </w:rPr>
        <w:t>The American Statistician</w:t>
      </w:r>
      <w:r w:rsidRPr="00077E3D">
        <w:rPr>
          <w:noProof/>
        </w:rPr>
        <w:t xml:space="preserve">, </w:t>
      </w:r>
      <w:r w:rsidRPr="00077E3D">
        <w:rPr>
          <w:i/>
          <w:iCs/>
          <w:noProof/>
        </w:rPr>
        <w:t>53</w:t>
      </w:r>
      <w:r w:rsidRPr="00077E3D">
        <w:rPr>
          <w:noProof/>
        </w:rPr>
        <w:t>(4), 326–331. Retrieved from http://amstat.tandfonline.com/doi/full/10.1080/00031305.1999.10474484</w:t>
      </w:r>
    </w:p>
    <w:p w14:paraId="0DF2E504" w14:textId="77777777" w:rsidR="00077E3D" w:rsidRPr="00077E3D" w:rsidRDefault="00077E3D">
      <w:pPr>
        <w:pStyle w:val="NormalWeb"/>
        <w:ind w:left="480" w:hanging="480"/>
        <w:divId w:val="742722194"/>
        <w:rPr>
          <w:noProof/>
        </w:rPr>
      </w:pPr>
      <w:r w:rsidRPr="00077E3D">
        <w:rPr>
          <w:noProof/>
        </w:rPr>
        <w:t xml:space="preserve">Schimmack, U. (2012). The ironic effect of significant results on the credibility of multiple-study articles. </w:t>
      </w:r>
      <w:r w:rsidRPr="00077E3D">
        <w:rPr>
          <w:i/>
          <w:iCs/>
          <w:noProof/>
        </w:rPr>
        <w:t>Psychological Methods</w:t>
      </w:r>
      <w:r w:rsidRPr="00077E3D">
        <w:rPr>
          <w:noProof/>
        </w:rPr>
        <w:t xml:space="preserve">, </w:t>
      </w:r>
      <w:r w:rsidRPr="00077E3D">
        <w:rPr>
          <w:i/>
          <w:iCs/>
          <w:noProof/>
        </w:rPr>
        <w:t>17</w:t>
      </w:r>
      <w:r w:rsidRPr="00077E3D">
        <w:rPr>
          <w:noProof/>
        </w:rPr>
        <w:t>(4), 551–66. doi:10.1037/a0029487</w:t>
      </w:r>
    </w:p>
    <w:p w14:paraId="3A4888B8" w14:textId="77777777" w:rsidR="00077E3D" w:rsidRPr="00077E3D" w:rsidRDefault="00077E3D">
      <w:pPr>
        <w:pStyle w:val="NormalWeb"/>
        <w:ind w:left="480" w:hanging="480"/>
        <w:divId w:val="742722194"/>
        <w:rPr>
          <w:noProof/>
        </w:rPr>
      </w:pPr>
      <w:r w:rsidRPr="00077E3D">
        <w:rPr>
          <w:noProof/>
        </w:rPr>
        <w:t xml:space="preserve">Sedlmeier, P., &amp; Gigerenzer, G. (1989). Do studies of statistical power have an effect on the power of studies? </w:t>
      </w:r>
      <w:r w:rsidRPr="00077E3D">
        <w:rPr>
          <w:i/>
          <w:iCs/>
          <w:noProof/>
        </w:rPr>
        <w:t>Psychological Bulletin</w:t>
      </w:r>
      <w:r w:rsidRPr="00077E3D">
        <w:rPr>
          <w:noProof/>
        </w:rPr>
        <w:t xml:space="preserve">, </w:t>
      </w:r>
      <w:r w:rsidRPr="00077E3D">
        <w:rPr>
          <w:i/>
          <w:iCs/>
          <w:noProof/>
        </w:rPr>
        <w:t>105</w:t>
      </w:r>
      <w:r w:rsidRPr="00077E3D">
        <w:rPr>
          <w:noProof/>
        </w:rPr>
        <w:t>(2), 309–316. doi:10.1037//0033-2909.105.2.309</w:t>
      </w:r>
    </w:p>
    <w:p w14:paraId="0BB1D283" w14:textId="77777777" w:rsidR="00077E3D" w:rsidRPr="00077E3D" w:rsidRDefault="00077E3D">
      <w:pPr>
        <w:pStyle w:val="NormalWeb"/>
        <w:ind w:left="480" w:hanging="480"/>
        <w:divId w:val="742722194"/>
        <w:rPr>
          <w:noProof/>
        </w:rPr>
      </w:pPr>
      <w:r w:rsidRPr="00077E3D">
        <w:rPr>
          <w:noProof/>
        </w:rPr>
        <w:t xml:space="preserve">Simmons, J. P., Nelson, L. D., &amp; Simonsohn, U. (2011). False-positive psychology: undisclosed flexibility in data collection and analysis allows presenting anything as significant. </w:t>
      </w:r>
      <w:r w:rsidRPr="00077E3D">
        <w:rPr>
          <w:i/>
          <w:iCs/>
          <w:noProof/>
        </w:rPr>
        <w:t>Psychological Science</w:t>
      </w:r>
      <w:r w:rsidRPr="00077E3D">
        <w:rPr>
          <w:noProof/>
        </w:rPr>
        <w:t xml:space="preserve">, </w:t>
      </w:r>
      <w:r w:rsidRPr="00077E3D">
        <w:rPr>
          <w:i/>
          <w:iCs/>
          <w:noProof/>
        </w:rPr>
        <w:t>22</w:t>
      </w:r>
      <w:r w:rsidRPr="00077E3D">
        <w:rPr>
          <w:noProof/>
        </w:rPr>
        <w:t>(11), 1359–66. doi:10.1177/0956797611417632</w:t>
      </w:r>
    </w:p>
    <w:p w14:paraId="3FE5B2FF" w14:textId="77777777" w:rsidR="00077E3D" w:rsidRPr="00077E3D" w:rsidRDefault="00077E3D">
      <w:pPr>
        <w:pStyle w:val="NormalWeb"/>
        <w:ind w:left="480" w:hanging="480"/>
        <w:divId w:val="742722194"/>
        <w:rPr>
          <w:noProof/>
        </w:rPr>
      </w:pPr>
      <w:r w:rsidRPr="00077E3D">
        <w:rPr>
          <w:noProof/>
        </w:rPr>
        <w:t xml:space="preserve">Smithson, M. (2001). Correct Confidence Intervals for Various Regression Effect Sizes and Parameters: The Importance of Noncentral Distributions in Computing Intervals. </w:t>
      </w:r>
      <w:r w:rsidRPr="00077E3D">
        <w:rPr>
          <w:i/>
          <w:iCs/>
          <w:noProof/>
        </w:rPr>
        <w:t>Educational and Psychological Measurement</w:t>
      </w:r>
      <w:r w:rsidRPr="00077E3D">
        <w:rPr>
          <w:noProof/>
        </w:rPr>
        <w:t xml:space="preserve">, </w:t>
      </w:r>
      <w:r w:rsidRPr="00077E3D">
        <w:rPr>
          <w:i/>
          <w:iCs/>
          <w:noProof/>
        </w:rPr>
        <w:t>61</w:t>
      </w:r>
      <w:r w:rsidRPr="00077E3D">
        <w:rPr>
          <w:noProof/>
        </w:rPr>
        <w:t>(4), 605–632. doi:10.1177/00131640121971392</w:t>
      </w:r>
    </w:p>
    <w:p w14:paraId="6A10BE72" w14:textId="77777777" w:rsidR="00077E3D" w:rsidRPr="00077E3D" w:rsidRDefault="00077E3D">
      <w:pPr>
        <w:pStyle w:val="NormalWeb"/>
        <w:ind w:left="480" w:hanging="480"/>
        <w:divId w:val="742722194"/>
        <w:rPr>
          <w:noProof/>
        </w:rPr>
      </w:pPr>
      <w:r w:rsidRPr="00077E3D">
        <w:rPr>
          <w:noProof/>
        </w:rPr>
        <w:t xml:space="preserve">Steiger, J. H., &amp; Fouladi, R. T. (1997). Noncentrality Interval Estimation and the Evaluation of Statistical Models. In L. L. Harlow, S. A. Mulaik, &amp; J. H. Steiger (Eds.), </w:t>
      </w:r>
      <w:r w:rsidRPr="00077E3D">
        <w:rPr>
          <w:i/>
          <w:iCs/>
          <w:noProof/>
        </w:rPr>
        <w:t>What if there were no significance tests?</w:t>
      </w:r>
      <w:r w:rsidRPr="00077E3D">
        <w:rPr>
          <w:noProof/>
        </w:rPr>
        <w:t xml:space="preserve"> Mahwah, NJ: Lawrence Erlbaum.</w:t>
      </w:r>
    </w:p>
    <w:p w14:paraId="1F670524" w14:textId="77777777" w:rsidR="00077E3D" w:rsidRPr="00077E3D" w:rsidRDefault="00077E3D">
      <w:pPr>
        <w:pStyle w:val="NormalWeb"/>
        <w:ind w:left="480" w:hanging="480"/>
        <w:divId w:val="742722194"/>
        <w:rPr>
          <w:noProof/>
        </w:rPr>
      </w:pPr>
      <w:r w:rsidRPr="00077E3D">
        <w:rPr>
          <w:noProof/>
        </w:rPr>
        <w:t xml:space="preserve">Sterling, T. D. (1959). Publication Decisions and Their Possible Effects on Inferences Drawn from Tests of Significance--Or Vice Versa. </w:t>
      </w:r>
      <w:r w:rsidRPr="00077E3D">
        <w:rPr>
          <w:i/>
          <w:iCs/>
          <w:noProof/>
        </w:rPr>
        <w:t>Journal of the American Statistical Association</w:t>
      </w:r>
      <w:r w:rsidRPr="00077E3D">
        <w:rPr>
          <w:noProof/>
        </w:rPr>
        <w:t xml:space="preserve">, </w:t>
      </w:r>
      <w:r w:rsidRPr="00077E3D">
        <w:rPr>
          <w:i/>
          <w:iCs/>
          <w:noProof/>
        </w:rPr>
        <w:t>54</w:t>
      </w:r>
      <w:r w:rsidRPr="00077E3D">
        <w:rPr>
          <w:noProof/>
        </w:rPr>
        <w:t>(285), pp. 30–34. Retrieved from http://www.jstor.org/stable/2282137</w:t>
      </w:r>
    </w:p>
    <w:p w14:paraId="4E3CF4DE" w14:textId="77777777" w:rsidR="00077E3D" w:rsidRPr="00077E3D" w:rsidRDefault="00077E3D">
      <w:pPr>
        <w:pStyle w:val="NormalWeb"/>
        <w:ind w:left="480" w:hanging="480"/>
        <w:divId w:val="742722194"/>
        <w:rPr>
          <w:noProof/>
        </w:rPr>
      </w:pPr>
      <w:r w:rsidRPr="00077E3D">
        <w:rPr>
          <w:noProof/>
        </w:rPr>
        <w:t xml:space="preserve">Sterling, T. D., Rosenbaum, W. L., &amp; Weinkam, J. J. (1995). Publication Decisions Revisited: The Effect of the Outcome of Statistical Tests on the Decision to Publish and Vice Versa. </w:t>
      </w:r>
      <w:r w:rsidRPr="00077E3D">
        <w:rPr>
          <w:i/>
          <w:iCs/>
          <w:noProof/>
        </w:rPr>
        <w:t>The American Statistician</w:t>
      </w:r>
      <w:r w:rsidRPr="00077E3D">
        <w:rPr>
          <w:noProof/>
        </w:rPr>
        <w:t xml:space="preserve">, </w:t>
      </w:r>
      <w:r w:rsidRPr="00077E3D">
        <w:rPr>
          <w:i/>
          <w:iCs/>
          <w:noProof/>
        </w:rPr>
        <w:t>49</w:t>
      </w:r>
      <w:r w:rsidRPr="00077E3D">
        <w:rPr>
          <w:noProof/>
        </w:rPr>
        <w:t>(1), pp. 108–112. Retrieved from http://www.jstor.org/stable/2684823</w:t>
      </w:r>
    </w:p>
    <w:p w14:paraId="138ACABC" w14:textId="77777777" w:rsidR="00077E3D" w:rsidRPr="00077E3D" w:rsidRDefault="00077E3D">
      <w:pPr>
        <w:pStyle w:val="NormalWeb"/>
        <w:ind w:left="480" w:hanging="480"/>
        <w:divId w:val="742722194"/>
        <w:rPr>
          <w:noProof/>
        </w:rPr>
      </w:pPr>
      <w:r w:rsidRPr="00077E3D">
        <w:rPr>
          <w:noProof/>
        </w:rPr>
        <w:t xml:space="preserve">Trafimow, D. (2013). The importance of surprising findings in psychology. </w:t>
      </w:r>
      <w:r w:rsidRPr="00077E3D">
        <w:rPr>
          <w:i/>
          <w:iCs/>
          <w:noProof/>
        </w:rPr>
        <w:t>Frontiers in Psychology</w:t>
      </w:r>
      <w:r w:rsidRPr="00077E3D">
        <w:rPr>
          <w:noProof/>
        </w:rPr>
        <w:t xml:space="preserve">, </w:t>
      </w:r>
      <w:r w:rsidRPr="00077E3D">
        <w:rPr>
          <w:i/>
          <w:iCs/>
          <w:noProof/>
        </w:rPr>
        <w:t>4</w:t>
      </w:r>
      <w:r w:rsidRPr="00077E3D">
        <w:rPr>
          <w:noProof/>
        </w:rPr>
        <w:t>, 173. doi:10.3389/fpsyg.2013.00173</w:t>
      </w:r>
    </w:p>
    <w:p w14:paraId="4E9038DB" w14:textId="77777777" w:rsidR="00077E3D" w:rsidRPr="00077E3D" w:rsidRDefault="00077E3D">
      <w:pPr>
        <w:pStyle w:val="NormalWeb"/>
        <w:ind w:left="480" w:hanging="480"/>
        <w:divId w:val="742722194"/>
        <w:rPr>
          <w:noProof/>
        </w:rPr>
      </w:pPr>
      <w:r w:rsidRPr="00077E3D">
        <w:rPr>
          <w:noProof/>
        </w:rPr>
        <w:t xml:space="preserve">Tversky, A., &amp; Kahneman, D. (1971). Belief in the law of small numbers. </w:t>
      </w:r>
      <w:r w:rsidRPr="00077E3D">
        <w:rPr>
          <w:i/>
          <w:iCs/>
          <w:noProof/>
        </w:rPr>
        <w:t>Psychological Bulletin</w:t>
      </w:r>
      <w:r w:rsidRPr="00077E3D">
        <w:rPr>
          <w:noProof/>
        </w:rPr>
        <w:t xml:space="preserve">, </w:t>
      </w:r>
      <w:r w:rsidRPr="00077E3D">
        <w:rPr>
          <w:i/>
          <w:iCs/>
          <w:noProof/>
        </w:rPr>
        <w:t>76</w:t>
      </w:r>
      <w:r w:rsidRPr="00077E3D">
        <w:rPr>
          <w:noProof/>
        </w:rPr>
        <w:t>(2), 105–110. doi:10.1037/h0031322</w:t>
      </w:r>
    </w:p>
    <w:p w14:paraId="0DE209FF" w14:textId="77777777" w:rsidR="00077E3D" w:rsidRPr="00077E3D" w:rsidRDefault="00077E3D">
      <w:pPr>
        <w:pStyle w:val="NormalWeb"/>
        <w:ind w:left="480" w:hanging="480"/>
        <w:divId w:val="742722194"/>
        <w:rPr>
          <w:noProof/>
        </w:rPr>
      </w:pPr>
      <w:r w:rsidRPr="00077E3D">
        <w:rPr>
          <w:noProof/>
        </w:rPr>
        <w:t xml:space="preserve">Yong, E. (2012). Nobel laureate challenges psychologists to clean up their act. </w:t>
      </w:r>
      <w:r w:rsidRPr="00077E3D">
        <w:rPr>
          <w:i/>
          <w:iCs/>
          <w:noProof/>
        </w:rPr>
        <w:t>Nature</w:t>
      </w:r>
      <w:r w:rsidRPr="00077E3D">
        <w:rPr>
          <w:noProof/>
        </w:rPr>
        <w:t>. doi:10.1038/nature.2012.11535</w:t>
      </w:r>
    </w:p>
    <w:p w14:paraId="33A62659" w14:textId="77777777" w:rsidR="00077E3D" w:rsidRPr="00077E3D" w:rsidRDefault="00077E3D">
      <w:pPr>
        <w:pStyle w:val="NormalWeb"/>
        <w:ind w:left="480" w:hanging="480"/>
        <w:divId w:val="742722194"/>
        <w:rPr>
          <w:noProof/>
        </w:rPr>
      </w:pPr>
      <w:r w:rsidRPr="00077E3D">
        <w:rPr>
          <w:noProof/>
        </w:rPr>
        <w:t xml:space="preserve">Zhong, C.-B., &amp; Liljenquist, K. (2006). Washing away your sins: threatened morality and physical cleansing. </w:t>
      </w:r>
      <w:r w:rsidRPr="00077E3D">
        <w:rPr>
          <w:i/>
          <w:iCs/>
          <w:noProof/>
        </w:rPr>
        <w:t>Science</w:t>
      </w:r>
      <w:r w:rsidRPr="00077E3D">
        <w:rPr>
          <w:noProof/>
        </w:rPr>
        <w:t xml:space="preserve">, </w:t>
      </w:r>
      <w:r w:rsidRPr="00077E3D">
        <w:rPr>
          <w:i/>
          <w:iCs/>
          <w:noProof/>
        </w:rPr>
        <w:t>313</w:t>
      </w:r>
      <w:r w:rsidRPr="00077E3D">
        <w:rPr>
          <w:noProof/>
        </w:rPr>
        <w:t>(5792), 1451–2. doi:10.1126/science.1130726</w:t>
      </w:r>
    </w:p>
    <w:p w14:paraId="6DAD4918" w14:textId="32156B17" w:rsidR="005936F4" w:rsidRDefault="005936F4" w:rsidP="0091448A">
      <w:pPr>
        <w:pStyle w:val="NormalWeb"/>
        <w:spacing w:before="0" w:beforeAutospacing="0" w:after="0" w:afterAutospacing="0" w:line="480" w:lineRule="auto"/>
        <w:rPr>
          <w:b/>
        </w:rPr>
      </w:pPr>
      <w:r>
        <w:rPr>
          <w:b/>
        </w:rPr>
        <w:fldChar w:fldCharType="end"/>
      </w:r>
    </w:p>
    <w:p w14:paraId="6C040609" w14:textId="77777777" w:rsidR="001C29F2" w:rsidRDefault="001C29F2" w:rsidP="005C5FE2">
      <w:pPr>
        <w:pStyle w:val="NormalWeb"/>
      </w:pPr>
      <w:r>
        <w:rPr>
          <w:b/>
        </w:rPr>
        <w:br w:type="page"/>
      </w:r>
    </w:p>
    <w:p w14:paraId="71686527" w14:textId="77777777" w:rsidR="001C29F2" w:rsidRDefault="001C29F2" w:rsidP="001C29F2">
      <w:pPr>
        <w:pStyle w:val="APAHeading1"/>
        <w:jc w:val="left"/>
        <w:rPr>
          <w:b w:val="0"/>
        </w:rPr>
      </w:pPr>
      <w:r>
        <w:t>Footnotes</w:t>
      </w:r>
    </w:p>
    <w:p w14:paraId="4CFD79EF" w14:textId="77777777" w:rsidR="001C29F2" w:rsidRDefault="001C29F2" w:rsidP="001C29F2">
      <w:pPr>
        <w:spacing w:after="160" w:line="259" w:lineRule="auto"/>
      </w:pPr>
      <w:r>
        <w:rPr>
          <w:b/>
        </w:rPr>
        <w:br w:type="page"/>
      </w:r>
    </w:p>
    <w:p w14:paraId="333BADE7" w14:textId="77777777" w:rsidR="001C29F2" w:rsidRDefault="001C29F2" w:rsidP="001C29F2">
      <w:pPr>
        <w:pStyle w:val="APAHeading1"/>
        <w:jc w:val="left"/>
        <w:rPr>
          <w:b w:val="0"/>
        </w:rPr>
      </w:pPr>
      <w:r>
        <w:rPr>
          <w:b w:val="0"/>
        </w:rPr>
        <w:t>Table 1</w:t>
      </w:r>
    </w:p>
    <w:tbl>
      <w:tblPr>
        <w:tblW w:w="3560" w:type="dxa"/>
        <w:tblCellMar>
          <w:left w:w="70" w:type="dxa"/>
          <w:right w:w="70" w:type="dxa"/>
        </w:tblCellMar>
        <w:tblLook w:val="04A0" w:firstRow="1" w:lastRow="0" w:firstColumn="1" w:lastColumn="0" w:noHBand="0" w:noVBand="1"/>
      </w:tblPr>
      <w:tblGrid>
        <w:gridCol w:w="594"/>
        <w:gridCol w:w="1540"/>
        <w:gridCol w:w="1480"/>
      </w:tblGrid>
      <w:tr w:rsidR="001C29F2" w:rsidRPr="00D31C3C" w14:paraId="16DEE699" w14:textId="77777777" w:rsidTr="00A5170F">
        <w:trPr>
          <w:trHeight w:val="315"/>
        </w:trPr>
        <w:tc>
          <w:tcPr>
            <w:tcW w:w="540" w:type="dxa"/>
            <w:tcBorders>
              <w:top w:val="nil"/>
              <w:left w:val="nil"/>
              <w:bottom w:val="single" w:sz="4" w:space="0" w:color="auto"/>
              <w:right w:val="nil"/>
            </w:tcBorders>
            <w:shd w:val="clear" w:color="auto" w:fill="auto"/>
            <w:noWrap/>
            <w:vAlign w:val="bottom"/>
            <w:hideMark/>
          </w:tcPr>
          <w:p w14:paraId="138B35DC"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5E9E0293"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H0</w:t>
            </w:r>
          </w:p>
        </w:tc>
        <w:tc>
          <w:tcPr>
            <w:tcW w:w="1480" w:type="dxa"/>
            <w:tcBorders>
              <w:top w:val="nil"/>
              <w:left w:val="nil"/>
              <w:bottom w:val="single" w:sz="4" w:space="0" w:color="auto"/>
              <w:right w:val="nil"/>
            </w:tcBorders>
            <w:shd w:val="clear" w:color="auto" w:fill="auto"/>
            <w:noWrap/>
            <w:vAlign w:val="bottom"/>
            <w:hideMark/>
          </w:tcPr>
          <w:p w14:paraId="6ED5B072"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H1</w:t>
            </w:r>
          </w:p>
        </w:tc>
      </w:tr>
      <w:tr w:rsidR="001C29F2" w:rsidRPr="00D31C3C" w14:paraId="60E7E2A4" w14:textId="77777777" w:rsidTr="00A5170F">
        <w:trPr>
          <w:trHeight w:val="315"/>
        </w:trPr>
        <w:tc>
          <w:tcPr>
            <w:tcW w:w="540" w:type="dxa"/>
            <w:tcBorders>
              <w:top w:val="nil"/>
              <w:left w:val="nil"/>
              <w:bottom w:val="nil"/>
              <w:right w:val="nil"/>
            </w:tcBorders>
            <w:shd w:val="clear" w:color="auto" w:fill="auto"/>
            <w:noWrap/>
            <w:vAlign w:val="bottom"/>
            <w:hideMark/>
          </w:tcPr>
          <w:p w14:paraId="004145B1"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H0’</w:t>
            </w:r>
          </w:p>
        </w:tc>
        <w:tc>
          <w:tcPr>
            <w:tcW w:w="1540" w:type="dxa"/>
            <w:tcBorders>
              <w:top w:val="nil"/>
              <w:left w:val="nil"/>
              <w:right w:val="nil"/>
            </w:tcBorders>
            <w:shd w:val="clear" w:color="auto" w:fill="auto"/>
            <w:noWrap/>
            <w:vAlign w:val="bottom"/>
            <w:hideMark/>
          </w:tcPr>
          <w:p w14:paraId="631B3D10"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27027DA2"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0.95]</w:t>
            </w:r>
          </w:p>
        </w:tc>
        <w:tc>
          <w:tcPr>
            <w:tcW w:w="1480" w:type="dxa"/>
            <w:tcBorders>
              <w:top w:val="nil"/>
              <w:left w:val="nil"/>
              <w:right w:val="nil"/>
            </w:tcBorders>
            <w:shd w:val="clear" w:color="auto" w:fill="auto"/>
            <w:noWrap/>
            <w:vAlign w:val="bottom"/>
            <w:hideMark/>
          </w:tcPr>
          <w:p w14:paraId="259A8A84" w14:textId="77777777" w:rsidR="001C29F2" w:rsidRPr="009E7C2E" w:rsidRDefault="001C29F2" w:rsidP="00A5170F">
            <w:pPr>
              <w:rPr>
                <w:rFonts w:eastAsia="Times New Roman"/>
                <w:color w:val="000000"/>
                <w:lang w:eastAsia="nl-NL"/>
              </w:rPr>
            </w:pPr>
            <w:r>
              <w:rPr>
                <w:rFonts w:eastAsia="Times New Roman"/>
                <w:color w:val="000000"/>
                <w:lang w:val="nl-NL" w:eastAsia="nl-NL"/>
              </w:rPr>
              <w:t>β</w:t>
            </w:r>
          </w:p>
          <w:p w14:paraId="34C0BB8D"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0.20]</w:t>
            </w:r>
          </w:p>
        </w:tc>
      </w:tr>
      <w:tr w:rsidR="001C29F2" w:rsidRPr="00D31C3C" w14:paraId="46A38C4E" w14:textId="77777777" w:rsidTr="00A5170F">
        <w:trPr>
          <w:trHeight w:val="315"/>
        </w:trPr>
        <w:tc>
          <w:tcPr>
            <w:tcW w:w="540" w:type="dxa"/>
            <w:tcBorders>
              <w:top w:val="nil"/>
              <w:left w:val="nil"/>
              <w:bottom w:val="nil"/>
              <w:right w:val="nil"/>
            </w:tcBorders>
            <w:shd w:val="clear" w:color="auto" w:fill="auto"/>
            <w:noWrap/>
            <w:vAlign w:val="bottom"/>
            <w:hideMark/>
          </w:tcPr>
          <w:p w14:paraId="3AEEA64A" w14:textId="77777777" w:rsidR="001C29F2" w:rsidRPr="009E7C2E" w:rsidRDefault="001C29F2" w:rsidP="00A5170F">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706E3042" w14:textId="77777777" w:rsidR="001C29F2" w:rsidRPr="009E7C2E" w:rsidRDefault="001C29F2" w:rsidP="00A5170F">
            <w:pPr>
              <w:rPr>
                <w:rFonts w:eastAsia="Times New Roman"/>
                <w:i/>
                <w:iCs/>
                <w:color w:val="000000"/>
                <w:lang w:eastAsia="nl-NL"/>
              </w:rPr>
            </w:pPr>
            <w:r w:rsidRPr="009E7C2E">
              <w:rPr>
                <w:rFonts w:eastAsia="Times New Roman"/>
                <w:i/>
                <w:iCs/>
                <w:color w:val="000000"/>
                <w:lang w:eastAsia="nl-NL"/>
              </w:rPr>
              <w:t>True negative</w:t>
            </w:r>
          </w:p>
        </w:tc>
        <w:tc>
          <w:tcPr>
            <w:tcW w:w="1480" w:type="dxa"/>
            <w:tcBorders>
              <w:top w:val="nil"/>
              <w:left w:val="nil"/>
              <w:bottom w:val="single" w:sz="4" w:space="0" w:color="auto"/>
              <w:right w:val="nil"/>
            </w:tcBorders>
            <w:shd w:val="clear" w:color="auto" w:fill="auto"/>
            <w:noWrap/>
            <w:vAlign w:val="bottom"/>
            <w:hideMark/>
          </w:tcPr>
          <w:p w14:paraId="4E3E49D7" w14:textId="77777777" w:rsidR="001C29F2" w:rsidRPr="009E7C2E" w:rsidRDefault="001C29F2" w:rsidP="00A5170F">
            <w:pPr>
              <w:rPr>
                <w:rFonts w:eastAsia="Times New Roman"/>
                <w:i/>
                <w:iCs/>
                <w:color w:val="000000"/>
                <w:lang w:eastAsia="nl-NL"/>
              </w:rPr>
            </w:pPr>
            <w:r w:rsidRPr="009E7C2E">
              <w:rPr>
                <w:rFonts w:eastAsia="Times New Roman"/>
                <w:i/>
                <w:iCs/>
                <w:color w:val="000000"/>
                <w:lang w:eastAsia="nl-NL"/>
              </w:rPr>
              <w:t>Type II error</w:t>
            </w:r>
          </w:p>
        </w:tc>
      </w:tr>
      <w:tr w:rsidR="001C29F2" w:rsidRPr="00D31C3C" w14:paraId="7AABAFE3" w14:textId="77777777" w:rsidTr="00A5170F">
        <w:trPr>
          <w:trHeight w:val="315"/>
        </w:trPr>
        <w:tc>
          <w:tcPr>
            <w:tcW w:w="540" w:type="dxa"/>
            <w:tcBorders>
              <w:top w:val="nil"/>
              <w:left w:val="nil"/>
              <w:bottom w:val="nil"/>
              <w:right w:val="nil"/>
            </w:tcBorders>
            <w:shd w:val="clear" w:color="auto" w:fill="auto"/>
            <w:noWrap/>
            <w:vAlign w:val="bottom"/>
            <w:hideMark/>
          </w:tcPr>
          <w:p w14:paraId="0B4A65F4"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H1’</w:t>
            </w:r>
          </w:p>
        </w:tc>
        <w:tc>
          <w:tcPr>
            <w:tcW w:w="1540" w:type="dxa"/>
            <w:tcBorders>
              <w:top w:val="single" w:sz="4" w:space="0" w:color="auto"/>
              <w:left w:val="nil"/>
              <w:bottom w:val="nil"/>
              <w:right w:val="nil"/>
            </w:tcBorders>
            <w:shd w:val="clear" w:color="auto" w:fill="auto"/>
            <w:noWrap/>
            <w:vAlign w:val="bottom"/>
            <w:hideMark/>
          </w:tcPr>
          <w:p w14:paraId="4035FE68" w14:textId="77777777" w:rsidR="001C29F2" w:rsidRPr="009E7C2E" w:rsidRDefault="001C29F2" w:rsidP="00A5170F">
            <w:pPr>
              <w:rPr>
                <w:rFonts w:eastAsia="Times New Roman"/>
                <w:color w:val="000000"/>
                <w:lang w:eastAsia="nl-NL"/>
              </w:rPr>
            </w:pPr>
            <w:r>
              <w:rPr>
                <w:rFonts w:eastAsia="Times New Roman"/>
                <w:color w:val="000000"/>
                <w:lang w:val="nl-NL" w:eastAsia="nl-NL"/>
              </w:rPr>
              <w:t>α</w:t>
            </w:r>
          </w:p>
          <w:p w14:paraId="726DC188" w14:textId="77777777" w:rsidR="001C29F2" w:rsidRPr="00D31C3C" w:rsidRDefault="001C29F2" w:rsidP="00A5170F">
            <w:pPr>
              <w:rPr>
                <w:rFonts w:eastAsia="Times New Roman"/>
                <w:color w:val="000000"/>
                <w:lang w:val="nl-NL" w:eastAsia="nl-NL"/>
              </w:rPr>
            </w:pPr>
            <w:r w:rsidRPr="009E7C2E">
              <w:rPr>
                <w:rFonts w:eastAsia="Times New Roman"/>
                <w:color w:val="000000"/>
                <w:lang w:eastAsia="nl-NL"/>
              </w:rPr>
              <w:t>[0.</w:t>
            </w:r>
            <w:r>
              <w:rPr>
                <w:rFonts w:eastAsia="Times New Roman"/>
                <w:color w:val="000000"/>
                <w:lang w:val="nl-NL" w:eastAsia="nl-NL"/>
              </w:rPr>
              <w:t>05]</w:t>
            </w:r>
          </w:p>
        </w:tc>
        <w:tc>
          <w:tcPr>
            <w:tcW w:w="1480" w:type="dxa"/>
            <w:tcBorders>
              <w:top w:val="single" w:sz="4" w:space="0" w:color="auto"/>
              <w:left w:val="nil"/>
              <w:bottom w:val="nil"/>
              <w:right w:val="nil"/>
            </w:tcBorders>
            <w:shd w:val="clear" w:color="auto" w:fill="auto"/>
            <w:noWrap/>
            <w:vAlign w:val="bottom"/>
            <w:hideMark/>
          </w:tcPr>
          <w:p w14:paraId="77A671DE" w14:textId="77777777" w:rsidR="001C29F2" w:rsidRDefault="001C29F2" w:rsidP="00A5170F">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476B4E67" w14:textId="77777777" w:rsidR="001C29F2" w:rsidRPr="00D31C3C" w:rsidRDefault="001C29F2" w:rsidP="00A5170F">
            <w:pPr>
              <w:rPr>
                <w:rFonts w:eastAsia="Times New Roman"/>
                <w:color w:val="000000"/>
                <w:lang w:val="nl-NL" w:eastAsia="nl-NL"/>
              </w:rPr>
            </w:pPr>
            <w:r>
              <w:rPr>
                <w:rFonts w:eastAsia="Times New Roman"/>
                <w:color w:val="000000"/>
                <w:lang w:val="nl-NL" w:eastAsia="nl-NL"/>
              </w:rPr>
              <w:t>[0.80]</w:t>
            </w:r>
          </w:p>
        </w:tc>
      </w:tr>
      <w:tr w:rsidR="001C29F2" w:rsidRPr="00D31C3C" w14:paraId="4C3FA57F" w14:textId="77777777" w:rsidTr="00A5170F">
        <w:trPr>
          <w:trHeight w:val="315"/>
        </w:trPr>
        <w:tc>
          <w:tcPr>
            <w:tcW w:w="540" w:type="dxa"/>
            <w:tcBorders>
              <w:top w:val="nil"/>
              <w:left w:val="nil"/>
              <w:bottom w:val="single" w:sz="4" w:space="0" w:color="auto"/>
              <w:right w:val="nil"/>
            </w:tcBorders>
            <w:shd w:val="clear" w:color="auto" w:fill="auto"/>
            <w:noWrap/>
            <w:vAlign w:val="bottom"/>
            <w:hideMark/>
          </w:tcPr>
          <w:p w14:paraId="27879BF1" w14:textId="77777777" w:rsidR="001C29F2" w:rsidRPr="00D31C3C" w:rsidRDefault="001C29F2" w:rsidP="00A5170F">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1876256D" w14:textId="77777777" w:rsidR="001C29F2" w:rsidRPr="00D31C3C" w:rsidRDefault="001C29F2" w:rsidP="00A5170F">
            <w:pPr>
              <w:rPr>
                <w:rFonts w:eastAsia="Times New Roman"/>
                <w:i/>
                <w:iCs/>
                <w:color w:val="000000"/>
                <w:lang w:val="nl-NL" w:eastAsia="nl-NL"/>
              </w:rPr>
            </w:pPr>
            <w:r w:rsidRPr="00D31C3C">
              <w:rPr>
                <w:rFonts w:eastAsia="Times New Roman"/>
                <w:i/>
                <w:iCs/>
                <w:color w:val="000000"/>
                <w:lang w:val="nl-NL" w:eastAsia="nl-NL"/>
              </w:rPr>
              <w:t>Type I</w:t>
            </w:r>
            <w:r>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
          <w:p w14:paraId="078674E8" w14:textId="77777777" w:rsidR="001C29F2" w:rsidRPr="00D31C3C" w:rsidRDefault="001C29F2" w:rsidP="00A5170F">
            <w:pPr>
              <w:rPr>
                <w:rFonts w:eastAsia="Times New Roman"/>
                <w:i/>
                <w:iCs/>
                <w:color w:val="000000"/>
                <w:lang w:val="nl-NL" w:eastAsia="nl-NL"/>
              </w:rPr>
            </w:pPr>
            <w:r w:rsidRPr="00D31C3C">
              <w:rPr>
                <w:rFonts w:eastAsia="Times New Roman"/>
                <w:i/>
                <w:iCs/>
                <w:color w:val="000000"/>
                <w:lang w:val="nl-NL" w:eastAsia="nl-NL"/>
              </w:rPr>
              <w:t>True positive</w:t>
            </w:r>
          </w:p>
        </w:tc>
      </w:tr>
    </w:tbl>
    <w:p w14:paraId="40BCE256" w14:textId="77777777"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commentRangeStart w:id="12"/>
      <w:r>
        <w:rPr>
          <w:b w:val="0"/>
        </w:rPr>
        <w:t>XXXX</w:t>
      </w:r>
      <w:commentRangeEnd w:id="12"/>
      <w:r>
        <w:rPr>
          <w:rStyle w:val="CommentReference"/>
          <w:b w:val="0"/>
        </w:rPr>
        <w:commentReference w:id="12"/>
      </w:r>
      <w:r>
        <w:rPr>
          <w:b w:val="0"/>
        </w:rPr>
        <w:t>. Values in square brackets are conventionally acceptable values.</w:t>
      </w:r>
    </w:p>
    <w:p w14:paraId="2943D7FB" w14:textId="77777777" w:rsidR="001C29F2" w:rsidRDefault="001C29F2" w:rsidP="001C29F2">
      <w:pPr>
        <w:spacing w:after="160" w:line="259" w:lineRule="auto"/>
      </w:pPr>
      <w:r>
        <w:rPr>
          <w:b/>
        </w:rPr>
        <w:br w:type="page"/>
      </w:r>
    </w:p>
    <w:p w14:paraId="2AC190C0" w14:textId="77777777" w:rsidR="001C29F2" w:rsidRDefault="001C29F2" w:rsidP="001C29F2">
      <w:pPr>
        <w:pStyle w:val="APAHeading1"/>
        <w:jc w:val="left"/>
        <w:rPr>
          <w:b w:val="0"/>
        </w:rPr>
      </w:pPr>
      <w:r>
        <w:rPr>
          <w:b w:val="0"/>
        </w:rPr>
        <w:t>Table 2</w:t>
      </w:r>
    </w:p>
    <w:p w14:paraId="5EDAE40C" w14:textId="77777777" w:rsidR="001C29F2" w:rsidRDefault="001C29F2" w:rsidP="001C29F2">
      <w:pPr>
        <w:spacing w:after="160" w:line="259" w:lineRule="auto"/>
        <w:rPr>
          <w:b/>
        </w:rPr>
      </w:pPr>
    </w:p>
    <w:p w14:paraId="0E6B9972" w14:textId="77777777" w:rsidR="001C29F2" w:rsidRDefault="001C29F2" w:rsidP="001C29F2">
      <w:pPr>
        <w:spacing w:after="160" w:line="259" w:lineRule="auto"/>
      </w:pPr>
      <w:r>
        <w:rPr>
          <w:b/>
        </w:rPr>
        <w:br w:type="page"/>
      </w:r>
    </w:p>
    <w:p w14:paraId="50EA7245" w14:textId="77777777" w:rsidR="001C29F2" w:rsidRDefault="001C29F2" w:rsidP="001C29F2">
      <w:pPr>
        <w:pStyle w:val="APAHeading1"/>
        <w:jc w:val="left"/>
        <w:rPr>
          <w:b w:val="0"/>
        </w:rPr>
      </w:pPr>
      <w:r>
        <w:rPr>
          <w:b w:val="0"/>
        </w:rPr>
        <w:t>Table 3</w:t>
      </w:r>
    </w:p>
    <w:p w14:paraId="4D2EA253" w14:textId="77777777" w:rsidR="001C29F2" w:rsidRDefault="001C29F2" w:rsidP="001C29F2">
      <w:pPr>
        <w:pStyle w:val="APAHeading1"/>
        <w:jc w:val="left"/>
        <w:rPr>
          <w:b w:val="0"/>
        </w:rPr>
      </w:pPr>
    </w:p>
    <w:p w14:paraId="11161B27" w14:textId="77777777" w:rsidR="001C29F2" w:rsidRDefault="001C29F2" w:rsidP="001C29F2">
      <w:pPr>
        <w:spacing w:after="160" w:line="259" w:lineRule="auto"/>
      </w:pPr>
      <w:r>
        <w:rPr>
          <w:i/>
        </w:rPr>
        <w:t xml:space="preserve">Note. </w:t>
      </w:r>
      <w:r>
        <w:t>Alpha was assumed to be .05 to determine significant or not.</w:t>
      </w:r>
      <w:r>
        <w:rPr>
          <w:b/>
        </w:rPr>
        <w:br w:type="page"/>
      </w:r>
    </w:p>
    <w:p w14:paraId="181C6835" w14:textId="77777777" w:rsidR="001C29F2" w:rsidRDefault="001C29F2" w:rsidP="001C29F2">
      <w:pPr>
        <w:pStyle w:val="APAHeading1"/>
        <w:jc w:val="left"/>
        <w:rPr>
          <w:b w:val="0"/>
        </w:rPr>
      </w:pPr>
      <w:r>
        <w:rPr>
          <w:b w:val="0"/>
          <w:i/>
        </w:rPr>
        <w:t>Figure 1</w:t>
      </w:r>
    </w:p>
    <w:p w14:paraId="14D68635" w14:textId="29BA1FEF" w:rsidR="001C29F2" w:rsidRDefault="007F49B3" w:rsidP="001C29F2">
      <w:pPr>
        <w:pStyle w:val="APAHeading1"/>
        <w:jc w:val="left"/>
        <w:rPr>
          <w:b w:val="0"/>
        </w:rPr>
      </w:pPr>
      <w:r>
        <w:rPr>
          <w:b w:val="0"/>
        </w:rPr>
        <w:t>Visual depiction of steps 1 through 6 for simulation procedure of Fisher tests.</w:t>
      </w:r>
    </w:p>
    <w:p w14:paraId="01E783DB" w14:textId="441C2569" w:rsidR="007F49B3" w:rsidRDefault="007F49B3" w:rsidP="001C29F2">
      <w:pPr>
        <w:pStyle w:val="APAHeading1"/>
        <w:jc w:val="left"/>
        <w:rPr>
          <w:b w:val="0"/>
        </w:rPr>
      </w:pPr>
      <w:r>
        <w:rPr>
          <w:b w:val="0"/>
          <w:noProof/>
          <w:lang w:val="nl-NL" w:eastAsia="nl-NL"/>
        </w:rPr>
        <w:drawing>
          <wp:inline distT="0" distB="0" distL="0" distR="0" wp14:anchorId="5F9E8817" wp14:editId="13CC1BA0">
            <wp:extent cx="6008245" cy="3028950"/>
            <wp:effectExtent l="0" t="0" r="0" b="0"/>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Chris\Dropbox\CJM\Masterproject\Writing\Figures\fig1.tif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27270" cy="3038541"/>
                    </a:xfrm>
                    <a:prstGeom prst="rect">
                      <a:avLst/>
                    </a:prstGeom>
                    <a:noFill/>
                    <a:ln>
                      <a:noFill/>
                    </a:ln>
                  </pic:spPr>
                </pic:pic>
              </a:graphicData>
            </a:graphic>
          </wp:inline>
        </w:drawing>
      </w:r>
    </w:p>
    <w:p w14:paraId="04E767A3" w14:textId="77777777" w:rsidR="001C29F2" w:rsidRDefault="001C29F2" w:rsidP="001C29F2">
      <w:pPr>
        <w:spacing w:after="160" w:line="259" w:lineRule="auto"/>
      </w:pPr>
      <w:r>
        <w:rPr>
          <w:b/>
        </w:rPr>
        <w:br w:type="page"/>
      </w:r>
    </w:p>
    <w:p w14:paraId="3C7F9D86" w14:textId="77777777" w:rsidR="001C29F2" w:rsidRDefault="001C29F2" w:rsidP="001C29F2">
      <w:pPr>
        <w:pStyle w:val="APAHeading1"/>
        <w:jc w:val="left"/>
        <w:rPr>
          <w:b w:val="0"/>
        </w:rPr>
      </w:pPr>
      <w:r>
        <w:rPr>
          <w:b w:val="0"/>
          <w:i/>
        </w:rPr>
        <w:t>Figure 2</w:t>
      </w:r>
    </w:p>
    <w:p w14:paraId="06CAF832" w14:textId="12FA8697" w:rsidR="001C29F2" w:rsidRPr="00114C3A" w:rsidRDefault="007F49B3" w:rsidP="001C29F2">
      <w:pPr>
        <w:pStyle w:val="APAHeading1"/>
        <w:jc w:val="left"/>
        <w:rPr>
          <w:b w:val="0"/>
        </w:rPr>
      </w:pPr>
      <w:r>
        <w:rPr>
          <w:b w:val="0"/>
        </w:rPr>
        <w:t>Observed effects versus simulated null effects.</w:t>
      </w:r>
    </w:p>
    <w:p w14:paraId="026BB233" w14:textId="77777777" w:rsidR="00D7113C" w:rsidRDefault="00D7113C">
      <w:pPr>
        <w:spacing w:after="160" w:line="259" w:lineRule="auto"/>
      </w:pPr>
      <w:r>
        <w:rPr>
          <w:noProof/>
          <w:lang w:val="nl-NL" w:eastAsia="nl-NL"/>
        </w:rPr>
        <w:drawing>
          <wp:inline distT="0" distB="0" distL="0" distR="0" wp14:anchorId="4512466B" wp14:editId="692451D5">
            <wp:extent cx="4916384" cy="4967337"/>
            <wp:effectExtent l="0" t="0" r="0" b="5080"/>
            <wp:docPr id="4" name="Picture 4" descr="C:\Users\Chris\Dropbox\CJM\Masterproject\Analyzing\b.Figures\n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Users\Chris\Dropbox\CJM\Masterproject\Analyzing\b.Figures\null.tif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30910" cy="4982013"/>
                    </a:xfrm>
                    <a:prstGeom prst="rect">
                      <a:avLst/>
                    </a:prstGeom>
                    <a:noFill/>
                    <a:ln>
                      <a:noFill/>
                    </a:ln>
                  </pic:spPr>
                </pic:pic>
              </a:graphicData>
            </a:graphic>
          </wp:inline>
        </w:drawing>
      </w:r>
    </w:p>
    <w:p w14:paraId="221A12FF" w14:textId="78A00BE4" w:rsidR="00F04343" w:rsidRDefault="00F04343">
      <w:pPr>
        <w:spacing w:after="160" w:line="259" w:lineRule="auto"/>
      </w:pPr>
      <w:r>
        <w:br w:type="page"/>
      </w:r>
    </w:p>
    <w:p w14:paraId="040343BE" w14:textId="42240F85" w:rsidR="00114C3A" w:rsidRDefault="00F04343" w:rsidP="001C29F2">
      <w:r>
        <w:rPr>
          <w:i/>
        </w:rPr>
        <w:t>Figure 3</w:t>
      </w:r>
    </w:p>
    <w:p w14:paraId="62CBDE82" w14:textId="1B381FA4" w:rsidR="00F04343" w:rsidRDefault="00F04343" w:rsidP="001C29F2">
      <w:r>
        <w:t>Plots of the power (y-axis) across simulation results. Dashed lines indicate medium and large effect sizes, respectively.</w:t>
      </w:r>
    </w:p>
    <w:p w14:paraId="427BFCB9" w14:textId="03A5B62F" w:rsidR="00D6605B" w:rsidRPr="001C29F2" w:rsidRDefault="00D6605B" w:rsidP="001C29F2">
      <w:r>
        <w:rPr>
          <w:noProof/>
          <w:lang w:val="nl-NL" w:eastAsia="nl-NL"/>
        </w:rPr>
        <w:drawing>
          <wp:inline distT="0" distB="0" distL="0" distR="0" wp14:anchorId="6348F440" wp14:editId="0E47C752">
            <wp:extent cx="4300783" cy="7742711"/>
            <wp:effectExtent l="0" t="0" r="5080" b="0"/>
            <wp:docPr id="2" name="Picture 2" descr="C:\Users\Chris\Dropbox\CJM\Masterproject\Analyzing\b.Figures\si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Users\Chris\Dropbox\CJM\Masterproject\Analyzing\b.Figures\sim.tif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09375" cy="7758179"/>
                    </a:xfrm>
                    <a:prstGeom prst="rect">
                      <a:avLst/>
                    </a:prstGeom>
                    <a:noFill/>
                    <a:ln>
                      <a:noFill/>
                    </a:ln>
                  </pic:spPr>
                </pic:pic>
              </a:graphicData>
            </a:graphic>
          </wp:inline>
        </w:drawing>
      </w:r>
    </w:p>
    <w:sectPr w:rsidR="00D6605B" w:rsidRPr="001C29F2" w:rsidSect="007156AF">
      <w:headerReference w:type="default" r:id="rId23"/>
      <w:headerReference w:type="first" r:id="rId24"/>
      <w:type w:val="continuous"/>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33A059D3" w14:textId="77777777" w:rsidR="00B73C40" w:rsidRDefault="00B73C40" w:rsidP="001C29F2">
      <w:pPr>
        <w:pStyle w:val="CommentText"/>
      </w:pPr>
      <w:r>
        <w:rPr>
          <w:rStyle w:val="CommentReference"/>
        </w:rPr>
        <w:annotationRef/>
      </w:r>
      <w:r>
        <w:t>General notes:</w:t>
      </w:r>
    </w:p>
    <w:p w14:paraId="29A2CE51" w14:textId="77777777" w:rsidR="00B73C40" w:rsidRDefault="00B73C40" w:rsidP="001C29F2">
      <w:pPr>
        <w:pStyle w:val="CommentText"/>
      </w:pPr>
      <w:r>
        <w:t>-Footnotes will be made APA at the end</w:t>
      </w:r>
    </w:p>
    <w:p w14:paraId="65D1CB05" w14:textId="77777777" w:rsidR="00B73C40" w:rsidRDefault="00B73C40" w:rsidP="001C29F2">
      <w:pPr>
        <w:pStyle w:val="CommentText"/>
      </w:pPr>
      <w:r>
        <w:t>-This is masterthesis version, Marcel and Jelte will be added afterwards</w:t>
      </w:r>
    </w:p>
    <w:p w14:paraId="3C66779A" w14:textId="77777777" w:rsidR="00B73C40" w:rsidRDefault="00B73C40" w:rsidP="001C29F2">
      <w:pPr>
        <w:pStyle w:val="CommentText"/>
      </w:pPr>
      <w:r>
        <w:t>-I already write in we form to prelude this.</w:t>
      </w:r>
    </w:p>
  </w:comment>
  <w:comment w:id="1" w:author="Chris Hartgerink" w:date="2014-05-08T12:45:00Z" w:initials="CH">
    <w:p w14:paraId="427583FB" w14:textId="6A0784D6" w:rsidR="00B73C40" w:rsidRDefault="00B73C40">
      <w:pPr>
        <w:pStyle w:val="CommentText"/>
      </w:pPr>
      <w:r>
        <w:rPr>
          <w:rStyle w:val="CommentReference"/>
        </w:rPr>
        <w:annotationRef/>
      </w:r>
      <w:r>
        <w:t>Need to finish the code and then actually register</w:t>
      </w:r>
    </w:p>
  </w:comment>
  <w:comment w:id="2" w:author="Chris Hartgerink" w:date="2014-05-07T19:18:00Z" w:initials="CH">
    <w:p w14:paraId="2DA299C5" w14:textId="7BC254A6" w:rsidR="00B73C40" w:rsidRDefault="00B73C40" w:rsidP="00217BC6">
      <w:pPr>
        <w:pStyle w:val="NormalWeb"/>
        <w:ind w:left="480" w:hanging="480"/>
      </w:pPr>
      <w:r>
        <w:rPr>
          <w:rStyle w:val="CommentReference"/>
        </w:rPr>
        <w:annotationRef/>
      </w:r>
      <w:r>
        <w:t xml:space="preserve">Discussion point based on </w:t>
      </w:r>
    </w:p>
    <w:p w14:paraId="48402237" w14:textId="77777777" w:rsidR="00B73C40" w:rsidRDefault="00B73C40" w:rsidP="00217BC6">
      <w:pPr>
        <w:pStyle w:val="NormalWeb"/>
        <w:ind w:left="480" w:hanging="480"/>
      </w:pPr>
    </w:p>
    <w:p w14:paraId="1C67FA59" w14:textId="51F1E738" w:rsidR="00B73C40" w:rsidRPr="00727891" w:rsidRDefault="00B73C40" w:rsidP="00217BC6">
      <w:pPr>
        <w:pStyle w:val="NormalWeb"/>
        <w:ind w:left="480" w:hanging="480"/>
        <w:rPr>
          <w:rFonts w:eastAsia="Times New Roman"/>
          <w:lang w:eastAsia="nl-NL"/>
        </w:rPr>
      </w:pPr>
      <w:r w:rsidRPr="00217BC6">
        <w:rPr>
          <w:rFonts w:eastAsia="Times New Roman"/>
          <w:lang w:eastAsia="nl-NL"/>
        </w:rPr>
        <w:t xml:space="preserve">Martin Bland. (2013). Do Baseline P-Values Follow a Uniform Distribution in Randomised Trials? </w:t>
      </w:r>
      <w:r w:rsidRPr="00727891">
        <w:rPr>
          <w:rFonts w:eastAsia="Times New Roman"/>
          <w:i/>
          <w:iCs/>
          <w:lang w:eastAsia="nl-NL"/>
        </w:rPr>
        <w:t>PLoS ONE</w:t>
      </w:r>
      <w:r w:rsidRPr="00727891">
        <w:rPr>
          <w:rFonts w:eastAsia="Times New Roman"/>
          <w:lang w:eastAsia="nl-NL"/>
        </w:rPr>
        <w:t xml:space="preserve">, </w:t>
      </w:r>
      <w:r w:rsidRPr="00727891">
        <w:rPr>
          <w:rFonts w:eastAsia="Times New Roman"/>
          <w:i/>
          <w:iCs/>
          <w:lang w:eastAsia="nl-NL"/>
        </w:rPr>
        <w:t>8</w:t>
      </w:r>
      <w:r w:rsidRPr="00727891">
        <w:rPr>
          <w:rFonts w:eastAsia="Times New Roman"/>
          <w:lang w:eastAsia="nl-NL"/>
        </w:rPr>
        <w:t>(10), e76010. doi:10.1371/journal.pone.0076010</w:t>
      </w:r>
    </w:p>
    <w:p w14:paraId="636832B6" w14:textId="6BE23C9E" w:rsidR="00B73C40" w:rsidRDefault="00B73C40" w:rsidP="0029465E">
      <w:pPr>
        <w:pStyle w:val="CommentText"/>
        <w:numPr>
          <w:ilvl w:val="0"/>
          <w:numId w:val="8"/>
        </w:numPr>
      </w:pPr>
      <w:r>
        <w:t>P-val distribution becomes non-uniform when data is skewed (e.g. discrete data)</w:t>
      </w:r>
    </w:p>
    <w:p w14:paraId="6B81AE46" w14:textId="7A0418CD" w:rsidR="00B73C40" w:rsidRDefault="00B73C40" w:rsidP="0091448A">
      <w:pPr>
        <w:pStyle w:val="CommentText"/>
      </w:pPr>
      <w:r>
        <w:t xml:space="preserve">Easily rebutted, as assumptions are clearly violated when using skewed data with parametric tests. </w:t>
      </w:r>
    </w:p>
  </w:comment>
  <w:comment w:id="3" w:author="Chris Hartgerink" w:date="2014-04-28T17:49:00Z" w:initials="CH">
    <w:p w14:paraId="4207214B" w14:textId="77777777" w:rsidR="00B73C40" w:rsidRDefault="00B73C40" w:rsidP="001C29F2">
      <w:pPr>
        <w:pStyle w:val="CommentText"/>
      </w:pPr>
      <w:r>
        <w:rPr>
          <w:rStyle w:val="CommentReference"/>
        </w:rPr>
        <w:annotationRef/>
      </w:r>
      <w:r>
        <w:t>Included but data is not yet collected.</w:t>
      </w:r>
    </w:p>
  </w:comment>
  <w:comment w:id="4" w:author="Chris Hartgerink" w:date="2014-04-30T14:12:00Z" w:initials="CH">
    <w:p w14:paraId="60215B5F" w14:textId="77777777" w:rsidR="00B73C40" w:rsidRDefault="00B73C40">
      <w:pPr>
        <w:pStyle w:val="CommentText"/>
      </w:pPr>
      <w:r>
        <w:rPr>
          <w:rStyle w:val="CommentReference"/>
        </w:rPr>
        <w:annotationRef/>
      </w:r>
      <w:r>
        <w:t>r→t→F→η ? This would yield the same effect metric across all. However, if r2=η2 than this would not even be required.</w:t>
      </w:r>
    </w:p>
    <w:p w14:paraId="66732211" w14:textId="77777777" w:rsidR="00B73C40" w:rsidRDefault="00B73C40">
      <w:pPr>
        <w:pStyle w:val="CommentText"/>
      </w:pPr>
    </w:p>
    <w:p w14:paraId="436BF5FD" w14:textId="49433A2E" w:rsidR="00B73C40" w:rsidRPr="00A64C8C" w:rsidRDefault="00B73C40">
      <w:pPr>
        <w:pStyle w:val="CommentText"/>
      </w:pPr>
      <w:r>
        <w:t xml:space="preserve">Check with Marcel </w:t>
      </w:r>
    </w:p>
  </w:comment>
  <w:comment w:id="5" w:author="Chris Hartgerink" w:date="2014-04-28T18:17:00Z" w:initials="CH">
    <w:p w14:paraId="269505A0" w14:textId="77777777" w:rsidR="00B73C40" w:rsidRPr="006A6167" w:rsidRDefault="00B73C40" w:rsidP="001C29F2">
      <w:pPr>
        <w:pStyle w:val="CommentText"/>
      </w:pPr>
      <w:r>
        <w:rPr>
          <w:rStyle w:val="CommentReference"/>
        </w:rPr>
        <w:annotationRef/>
      </w:r>
      <w:r w:rsidRPr="006A6167">
        <w:t>Do not forget</w:t>
      </w:r>
    </w:p>
  </w:comment>
  <w:comment w:id="6" w:author="Chris Hartgerink" w:date="2014-04-28T16:44:00Z" w:initials="CH">
    <w:p w14:paraId="3E059AA0" w14:textId="77777777" w:rsidR="00B73C40" w:rsidRDefault="00B73C40" w:rsidP="001C29F2">
      <w:pPr>
        <w:pStyle w:val="CommentText"/>
      </w:pPr>
      <w:r>
        <w:rPr>
          <w:rStyle w:val="CommentReference"/>
        </w:rPr>
        <w:annotationRef/>
      </w:r>
      <w:r w:rsidRPr="006A6167">
        <w:t xml:space="preserve">Possibly more? Have to determine this </w:t>
      </w:r>
      <w:r>
        <w:t>before all data is collected</w:t>
      </w:r>
    </w:p>
  </w:comment>
  <w:comment w:id="7" w:author="Chris Hartgerink" w:date="2014-04-30T17:26:00Z" w:initials="CH">
    <w:p w14:paraId="2EECE5C9" w14:textId="6EE4DA0B" w:rsidR="00B73C40" w:rsidRDefault="00B73C40">
      <w:pPr>
        <w:pStyle w:val="CommentText"/>
      </w:pPr>
      <w:r>
        <w:rPr>
          <w:rStyle w:val="CommentReference"/>
        </w:rPr>
        <w:annotationRef/>
      </w:r>
      <w:r>
        <w:t>I am still reading on the dependent version.</w:t>
      </w:r>
    </w:p>
  </w:comment>
  <w:comment w:id="8" w:author="Chris Hartgerink" w:date="2014-05-08T13:30:00Z" w:initials="CH">
    <w:p w14:paraId="64D78E3C" w14:textId="754EDE26" w:rsidR="00B73C40" w:rsidRDefault="00B73C40">
      <w:pPr>
        <w:pStyle w:val="CommentText"/>
      </w:pPr>
      <w:r>
        <w:rPr>
          <w:rStyle w:val="CommentReference"/>
        </w:rPr>
        <w:annotationRef/>
      </w:r>
      <w:r>
        <w:t>Have to wrap my mind around this again and recode the code more parsimoniously, because it is a mess now.</w:t>
      </w:r>
    </w:p>
  </w:comment>
  <w:comment w:id="9" w:author="Chris Hartgerink" w:date="2014-05-08T19:54:00Z" w:initials="CH">
    <w:p w14:paraId="73DF8758" w14:textId="4E85DBA3" w:rsidR="00B73C40" w:rsidRDefault="00B73C40">
      <w:pPr>
        <w:pStyle w:val="CommentText"/>
      </w:pPr>
      <w:r>
        <w:rPr>
          <w:rStyle w:val="CommentReference"/>
        </w:rPr>
        <w:annotationRef/>
      </w:r>
      <w:r>
        <w:t>Discuss operationalization next week with Jelte and Marcel</w:t>
      </w:r>
    </w:p>
  </w:comment>
  <w:comment w:id="10" w:author="Chris Hartgerink" w:date="2014-05-08T19:57:00Z" w:initials="CH">
    <w:p w14:paraId="7D54C419" w14:textId="35A25BFC" w:rsidR="00B73C40" w:rsidRDefault="00B73C40">
      <w:pPr>
        <w:pStyle w:val="CommentText"/>
      </w:pPr>
      <w:r>
        <w:rPr>
          <w:rStyle w:val="CommentReference"/>
        </w:rPr>
        <w:annotationRef/>
      </w:r>
      <w:r>
        <w:t>Possible discussion points:</w:t>
      </w:r>
    </w:p>
    <w:p w14:paraId="4903E62E" w14:textId="7B3852B2" w:rsidR="00B73C40" w:rsidRDefault="00B73C40" w:rsidP="000011C8">
      <w:pPr>
        <w:pStyle w:val="CommentText"/>
        <w:numPr>
          <w:ilvl w:val="0"/>
          <w:numId w:val="8"/>
        </w:numPr>
      </w:pPr>
      <w:r>
        <w:t>This method applied in genomics</w:t>
      </w:r>
    </w:p>
    <w:p w14:paraId="5C38699B" w14:textId="0CB3C14E" w:rsidR="00B73C40" w:rsidRDefault="00B73C40" w:rsidP="000011C8">
      <w:pPr>
        <w:pStyle w:val="CommentText"/>
        <w:numPr>
          <w:ilvl w:val="0"/>
          <w:numId w:val="8"/>
        </w:numPr>
      </w:pPr>
      <w:r>
        <w:t>Truncated before (Zaykin), but not applied to test false positive rates</w:t>
      </w:r>
    </w:p>
    <w:p w14:paraId="33D8514D" w14:textId="5E7B484C" w:rsidR="00B73C40" w:rsidRDefault="00B73C40" w:rsidP="000011C8">
      <w:pPr>
        <w:pStyle w:val="CommentText"/>
        <w:numPr>
          <w:ilvl w:val="0"/>
          <w:numId w:val="8"/>
        </w:numPr>
      </w:pPr>
      <w:r>
        <w:t>Dependent p-values testing</w:t>
      </w:r>
    </w:p>
    <w:p w14:paraId="520D2CC4" w14:textId="4BB50C4D" w:rsidR="00B73C40" w:rsidRDefault="00B73C40" w:rsidP="000011C8">
      <w:pPr>
        <w:pStyle w:val="CommentText"/>
        <w:numPr>
          <w:ilvl w:val="0"/>
          <w:numId w:val="8"/>
        </w:numPr>
      </w:pPr>
      <w:r>
        <w:t>P-distribution</w:t>
      </w:r>
    </w:p>
    <w:p w14:paraId="600F72D4" w14:textId="2A90A8E8" w:rsidR="00B73C40" w:rsidRDefault="00B73C40" w:rsidP="000011C8">
      <w:pPr>
        <w:pStyle w:val="CommentText"/>
        <w:numPr>
          <w:ilvl w:val="0"/>
          <w:numId w:val="8"/>
        </w:numPr>
      </w:pPr>
      <w:r>
        <w:t>Alternatives to P-values have been investigated before (Killeen 2005).</w:t>
      </w:r>
    </w:p>
    <w:p w14:paraId="4B417E22" w14:textId="54F801E9" w:rsidR="00B73C40" w:rsidRDefault="00B73C40" w:rsidP="000011C8">
      <w:pPr>
        <w:pStyle w:val="CommentText"/>
        <w:numPr>
          <w:ilvl w:val="0"/>
          <w:numId w:val="8"/>
        </w:numPr>
      </w:pPr>
      <w:r>
        <w:t>Indicates some value in the p-value, and returns to the original intentions of Fisher and the philosophy of frequentist statistics: results are only of value if interpreted over more than 1 sample.</w:t>
      </w:r>
    </w:p>
    <w:p w14:paraId="14F3364F" w14:textId="4801561A" w:rsidR="00B73C40" w:rsidRDefault="00B73C40" w:rsidP="000011C8">
      <w:pPr>
        <w:pStyle w:val="CommentText"/>
        <w:numPr>
          <w:ilvl w:val="0"/>
          <w:numId w:val="8"/>
        </w:numPr>
      </w:pPr>
      <w:r>
        <w:t>Further research on how people interpret statistical results (statistical heaven?)</w:t>
      </w:r>
    </w:p>
    <w:p w14:paraId="2C057F77" w14:textId="0C01F5F3" w:rsidR="00CC1966" w:rsidRDefault="00CC1966" w:rsidP="000011C8">
      <w:pPr>
        <w:pStyle w:val="CommentText"/>
        <w:numPr>
          <w:ilvl w:val="0"/>
          <w:numId w:val="8"/>
        </w:numPr>
      </w:pPr>
      <w:r>
        <w:t>Influence of selective input of p values</w:t>
      </w:r>
    </w:p>
  </w:comment>
  <w:comment w:id="12" w:author="Chris Hartgerink" w:date="2014-04-20T11:50:00Z" w:initials="CH">
    <w:p w14:paraId="02D88F42" w14:textId="77777777" w:rsidR="00B73C40" w:rsidRDefault="00B73C40" w:rsidP="001C29F2">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66779A" w15:done="0"/>
  <w15:commentEx w15:paraId="427583FB" w15:done="0"/>
  <w15:commentEx w15:paraId="6B81AE46" w15:done="0"/>
  <w15:commentEx w15:paraId="4207214B" w15:done="0"/>
  <w15:commentEx w15:paraId="436BF5FD" w15:done="0"/>
  <w15:commentEx w15:paraId="269505A0" w15:done="0"/>
  <w15:commentEx w15:paraId="3E059AA0" w15:done="0"/>
  <w15:commentEx w15:paraId="2EECE5C9" w15:done="0"/>
  <w15:commentEx w15:paraId="64D78E3C" w15:done="0"/>
  <w15:commentEx w15:paraId="73DF8758" w15:done="0"/>
  <w15:commentEx w15:paraId="2C057F77" w15:done="0"/>
  <w15:commentEx w15:paraId="02D88F4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6B071E" w14:textId="77777777" w:rsidR="00B73C40" w:rsidRDefault="00B73C40" w:rsidP="00B36576">
      <w:r>
        <w:separator/>
      </w:r>
    </w:p>
  </w:endnote>
  <w:endnote w:type="continuationSeparator" w:id="0">
    <w:p w14:paraId="1A7C9029" w14:textId="77777777" w:rsidR="00B73C40" w:rsidRDefault="00B73C40" w:rsidP="00B36576">
      <w:r>
        <w:continuationSeparator/>
      </w:r>
    </w:p>
  </w:endnote>
  <w:endnote w:type="continuationNotice" w:id="1">
    <w:p w14:paraId="713A1DFF" w14:textId="77777777" w:rsidR="00B73C40" w:rsidRDefault="00B73C40"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A80DC" w14:textId="77777777" w:rsidR="00B73C40" w:rsidRDefault="00B73C40" w:rsidP="00B36576">
      <w:r>
        <w:separator/>
      </w:r>
    </w:p>
  </w:footnote>
  <w:footnote w:type="continuationSeparator" w:id="0">
    <w:p w14:paraId="5FFB85F0" w14:textId="77777777" w:rsidR="00B73C40" w:rsidRDefault="00B73C40" w:rsidP="00B36576">
      <w:r>
        <w:continuationSeparator/>
      </w:r>
    </w:p>
  </w:footnote>
  <w:footnote w:type="continuationNotice" w:id="1">
    <w:p w14:paraId="06A9B39F" w14:textId="77777777" w:rsidR="00B73C40" w:rsidRDefault="00B73C40" w:rsidP="00B36576"/>
  </w:footnote>
  <w:footnote w:id="2">
    <w:p w14:paraId="48FC8EA6" w14:textId="7B4911C4" w:rsidR="00B73C40" w:rsidRPr="002B3765" w:rsidRDefault="00B73C40" w:rsidP="001C29F2">
      <w:pPr>
        <w:pStyle w:val="FootnoteText"/>
      </w:pPr>
      <w:r>
        <w:rPr>
          <w:rStyle w:val="FootnoteReference"/>
        </w:rPr>
        <w:footnoteRef/>
      </w:r>
      <w:r>
        <w:t xml:space="preserve"> This point hypothesis is commonly 0 (i.e., nil hypothesis), but can be any point value.</w:t>
      </w:r>
    </w:p>
  </w:footnote>
  <w:footnote w:id="3">
    <w:p w14:paraId="1BF94E93" w14:textId="77777777" w:rsidR="00B73C40" w:rsidRPr="00EF48CD" w:rsidRDefault="00B73C40" w:rsidP="001C29F2">
      <w:pPr>
        <w:pStyle w:val="FootnoteText"/>
      </w:pPr>
      <w:r>
        <w:rPr>
          <w:rStyle w:val="FootnoteReference"/>
        </w:rPr>
        <w:footnoteRef/>
      </w:r>
      <w:hyperlink r:id="rId1" w:history="1">
        <w:r w:rsidRPr="00002BC2">
          <w:rPr>
            <w:rStyle w:val="Hyperlink"/>
          </w:rPr>
          <w:t>https://osf.io/dzrtf/</w:t>
        </w:r>
      </w:hyperlink>
    </w:p>
  </w:footnote>
  <w:footnote w:id="4">
    <w:p w14:paraId="1711601E" w14:textId="543F6D26" w:rsidR="00B73C40" w:rsidRPr="007B114F" w:rsidRDefault="00B73C40">
      <w:pPr>
        <w:pStyle w:val="FootnoteText"/>
      </w:pPr>
      <w:r>
        <w:rPr>
          <w:rStyle w:val="FootnoteReference"/>
        </w:rPr>
        <w:footnoteRef/>
      </w:r>
      <w:r>
        <w:t xml:space="preserve"> More groups does decrease power indirectly, because of decreased sample size per group, keeping all else cons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B73C40" w:rsidRPr="00F0642F" w:rsidRDefault="00B73C40" w:rsidP="00B36576">
    <w:pPr>
      <w:pStyle w:val="Header"/>
    </w:pPr>
    <w:r>
      <w:t>TOO GOOD TO BE FALSE</w:t>
    </w:r>
    <w:r>
      <w:tab/>
    </w:r>
    <w:r>
      <w:tab/>
    </w:r>
    <w:r>
      <w:fldChar w:fldCharType="begin"/>
    </w:r>
    <w:r>
      <w:instrText xml:space="preserve"> PAGE  \* Arabic  \* MERGEFORMAT </w:instrText>
    </w:r>
    <w:r>
      <w:fldChar w:fldCharType="separate"/>
    </w:r>
    <w:r w:rsidR="00077E3D">
      <w:rPr>
        <w:noProof/>
      </w:rPr>
      <w:t>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55D8171A" w14:textId="5C4C1007" w:rsidR="00B73C40" w:rsidRPr="00D00734" w:rsidRDefault="00B73C40" w:rsidP="00891E0E">
        <w:pPr>
          <w:pStyle w:val="Header"/>
          <w:jc w:val="right"/>
        </w:pPr>
        <w:r>
          <w:t>Running head: TOO GOOD TO BE FALSE</w:t>
        </w:r>
        <w:r>
          <w:tab/>
        </w:r>
        <w:r>
          <w:tab/>
        </w:r>
        <w:r>
          <w:fldChar w:fldCharType="begin"/>
        </w:r>
        <w:r>
          <w:instrText xml:space="preserve"> PAGE   \* MERGEFORMAT </w:instrText>
        </w:r>
        <w:r>
          <w:fldChar w:fldCharType="separate"/>
        </w:r>
        <w:r w:rsidR="00077E3D">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5">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 w:numId="7">
    <w:abstractNumId w:val="0"/>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11C8"/>
    <w:rsid w:val="0000251C"/>
    <w:rsid w:val="00002639"/>
    <w:rsid w:val="000033F6"/>
    <w:rsid w:val="000057C6"/>
    <w:rsid w:val="000101A2"/>
    <w:rsid w:val="00020EE7"/>
    <w:rsid w:val="0002229A"/>
    <w:rsid w:val="00023E98"/>
    <w:rsid w:val="00027320"/>
    <w:rsid w:val="000323D8"/>
    <w:rsid w:val="000349B7"/>
    <w:rsid w:val="00040C3D"/>
    <w:rsid w:val="00041191"/>
    <w:rsid w:val="0005344D"/>
    <w:rsid w:val="0005749C"/>
    <w:rsid w:val="00061387"/>
    <w:rsid w:val="00064844"/>
    <w:rsid w:val="00071362"/>
    <w:rsid w:val="000720A5"/>
    <w:rsid w:val="00074133"/>
    <w:rsid w:val="000777D0"/>
    <w:rsid w:val="00077E3D"/>
    <w:rsid w:val="00087315"/>
    <w:rsid w:val="00091580"/>
    <w:rsid w:val="000943AE"/>
    <w:rsid w:val="00096D94"/>
    <w:rsid w:val="000A322E"/>
    <w:rsid w:val="000A392E"/>
    <w:rsid w:val="000A40A1"/>
    <w:rsid w:val="000A446D"/>
    <w:rsid w:val="000C3870"/>
    <w:rsid w:val="000C3C53"/>
    <w:rsid w:val="000C6B20"/>
    <w:rsid w:val="000D0F0E"/>
    <w:rsid w:val="000D567C"/>
    <w:rsid w:val="000E2487"/>
    <w:rsid w:val="000E3E15"/>
    <w:rsid w:val="000E4058"/>
    <w:rsid w:val="000F346C"/>
    <w:rsid w:val="000F425D"/>
    <w:rsid w:val="00100681"/>
    <w:rsid w:val="00100B00"/>
    <w:rsid w:val="001012EA"/>
    <w:rsid w:val="00114C3A"/>
    <w:rsid w:val="0011653B"/>
    <w:rsid w:val="00122BFC"/>
    <w:rsid w:val="0012326E"/>
    <w:rsid w:val="00124F18"/>
    <w:rsid w:val="00126E53"/>
    <w:rsid w:val="001322BA"/>
    <w:rsid w:val="0013406A"/>
    <w:rsid w:val="00137E9F"/>
    <w:rsid w:val="0014446A"/>
    <w:rsid w:val="001567C1"/>
    <w:rsid w:val="00163F71"/>
    <w:rsid w:val="00167784"/>
    <w:rsid w:val="0018274D"/>
    <w:rsid w:val="00182F52"/>
    <w:rsid w:val="00183377"/>
    <w:rsid w:val="00183CD5"/>
    <w:rsid w:val="00185DC9"/>
    <w:rsid w:val="0019058B"/>
    <w:rsid w:val="00190DD8"/>
    <w:rsid w:val="00191792"/>
    <w:rsid w:val="0019382B"/>
    <w:rsid w:val="001955B4"/>
    <w:rsid w:val="001B28D4"/>
    <w:rsid w:val="001C29F2"/>
    <w:rsid w:val="001C5F67"/>
    <w:rsid w:val="001D0AE5"/>
    <w:rsid w:val="001D2C1A"/>
    <w:rsid w:val="001D4817"/>
    <w:rsid w:val="001D5560"/>
    <w:rsid w:val="001E191B"/>
    <w:rsid w:val="001E2097"/>
    <w:rsid w:val="001F0DA9"/>
    <w:rsid w:val="001F1630"/>
    <w:rsid w:val="001F2B2E"/>
    <w:rsid w:val="001F4182"/>
    <w:rsid w:val="001F440F"/>
    <w:rsid w:val="001F48BE"/>
    <w:rsid w:val="00201603"/>
    <w:rsid w:val="002073FB"/>
    <w:rsid w:val="00207669"/>
    <w:rsid w:val="00212B83"/>
    <w:rsid w:val="00213024"/>
    <w:rsid w:val="00215399"/>
    <w:rsid w:val="00217BC6"/>
    <w:rsid w:val="002212C7"/>
    <w:rsid w:val="00222973"/>
    <w:rsid w:val="00223070"/>
    <w:rsid w:val="00224221"/>
    <w:rsid w:val="00224394"/>
    <w:rsid w:val="00224D6B"/>
    <w:rsid w:val="0022538A"/>
    <w:rsid w:val="00225750"/>
    <w:rsid w:val="00232392"/>
    <w:rsid w:val="00240572"/>
    <w:rsid w:val="00241FCD"/>
    <w:rsid w:val="00242A80"/>
    <w:rsid w:val="0024770B"/>
    <w:rsid w:val="00247770"/>
    <w:rsid w:val="0026657A"/>
    <w:rsid w:val="0026739E"/>
    <w:rsid w:val="0027018D"/>
    <w:rsid w:val="00275E1D"/>
    <w:rsid w:val="00276591"/>
    <w:rsid w:val="0029465E"/>
    <w:rsid w:val="00294702"/>
    <w:rsid w:val="0029473B"/>
    <w:rsid w:val="002964CC"/>
    <w:rsid w:val="002A2271"/>
    <w:rsid w:val="002A2B46"/>
    <w:rsid w:val="002A7FB9"/>
    <w:rsid w:val="002B21A4"/>
    <w:rsid w:val="002B3765"/>
    <w:rsid w:val="002B5650"/>
    <w:rsid w:val="002C133F"/>
    <w:rsid w:val="002C1995"/>
    <w:rsid w:val="002C30DE"/>
    <w:rsid w:val="002C66D4"/>
    <w:rsid w:val="002D6C48"/>
    <w:rsid w:val="002D75DE"/>
    <w:rsid w:val="002E0134"/>
    <w:rsid w:val="002E3BCE"/>
    <w:rsid w:val="002F2637"/>
    <w:rsid w:val="002F34AB"/>
    <w:rsid w:val="002F3521"/>
    <w:rsid w:val="002F45C3"/>
    <w:rsid w:val="002F6511"/>
    <w:rsid w:val="00315542"/>
    <w:rsid w:val="00330272"/>
    <w:rsid w:val="00331BD2"/>
    <w:rsid w:val="003462DD"/>
    <w:rsid w:val="003549BA"/>
    <w:rsid w:val="00361456"/>
    <w:rsid w:val="003623B0"/>
    <w:rsid w:val="003658FB"/>
    <w:rsid w:val="003724CD"/>
    <w:rsid w:val="00382E41"/>
    <w:rsid w:val="00383B2B"/>
    <w:rsid w:val="0038523F"/>
    <w:rsid w:val="00392151"/>
    <w:rsid w:val="00392971"/>
    <w:rsid w:val="00393098"/>
    <w:rsid w:val="003932E0"/>
    <w:rsid w:val="003934E0"/>
    <w:rsid w:val="00395F8B"/>
    <w:rsid w:val="00397292"/>
    <w:rsid w:val="003A3647"/>
    <w:rsid w:val="003A3F16"/>
    <w:rsid w:val="003A5E7C"/>
    <w:rsid w:val="003A61E3"/>
    <w:rsid w:val="003A6A1D"/>
    <w:rsid w:val="003B0000"/>
    <w:rsid w:val="003B0ABB"/>
    <w:rsid w:val="003B2A0E"/>
    <w:rsid w:val="003B7915"/>
    <w:rsid w:val="003D06B1"/>
    <w:rsid w:val="003E0C8D"/>
    <w:rsid w:val="003F0652"/>
    <w:rsid w:val="003F12F5"/>
    <w:rsid w:val="003F31C4"/>
    <w:rsid w:val="003F41DA"/>
    <w:rsid w:val="003F4454"/>
    <w:rsid w:val="00415C7D"/>
    <w:rsid w:val="00415E16"/>
    <w:rsid w:val="00416049"/>
    <w:rsid w:val="004248DC"/>
    <w:rsid w:val="00427DDF"/>
    <w:rsid w:val="00431F68"/>
    <w:rsid w:val="0043364E"/>
    <w:rsid w:val="004338D3"/>
    <w:rsid w:val="00433A6C"/>
    <w:rsid w:val="0043455D"/>
    <w:rsid w:val="004367CE"/>
    <w:rsid w:val="00437480"/>
    <w:rsid w:val="00445EC4"/>
    <w:rsid w:val="00463D1F"/>
    <w:rsid w:val="00463E57"/>
    <w:rsid w:val="00464754"/>
    <w:rsid w:val="00475450"/>
    <w:rsid w:val="004768B8"/>
    <w:rsid w:val="00483CE1"/>
    <w:rsid w:val="004900A9"/>
    <w:rsid w:val="004927DE"/>
    <w:rsid w:val="004A0162"/>
    <w:rsid w:val="004A4F7A"/>
    <w:rsid w:val="004B4AB2"/>
    <w:rsid w:val="004B53FA"/>
    <w:rsid w:val="004B59C1"/>
    <w:rsid w:val="004B646B"/>
    <w:rsid w:val="004C094A"/>
    <w:rsid w:val="004C752A"/>
    <w:rsid w:val="004C7AA1"/>
    <w:rsid w:val="004D7E0A"/>
    <w:rsid w:val="004E0CB3"/>
    <w:rsid w:val="004E0FDA"/>
    <w:rsid w:val="004E4133"/>
    <w:rsid w:val="004E4453"/>
    <w:rsid w:val="004E4C69"/>
    <w:rsid w:val="004E6F6E"/>
    <w:rsid w:val="004F2E51"/>
    <w:rsid w:val="004F4EF9"/>
    <w:rsid w:val="00504454"/>
    <w:rsid w:val="0051319D"/>
    <w:rsid w:val="005138D8"/>
    <w:rsid w:val="00515D9F"/>
    <w:rsid w:val="005203CE"/>
    <w:rsid w:val="00525689"/>
    <w:rsid w:val="00526BDC"/>
    <w:rsid w:val="00527402"/>
    <w:rsid w:val="00531DEC"/>
    <w:rsid w:val="00532287"/>
    <w:rsid w:val="00532CA1"/>
    <w:rsid w:val="00540D56"/>
    <w:rsid w:val="00541470"/>
    <w:rsid w:val="0054392D"/>
    <w:rsid w:val="005446DB"/>
    <w:rsid w:val="0054629A"/>
    <w:rsid w:val="00556363"/>
    <w:rsid w:val="005620EB"/>
    <w:rsid w:val="00562E3B"/>
    <w:rsid w:val="005636DC"/>
    <w:rsid w:val="0056505D"/>
    <w:rsid w:val="00566F72"/>
    <w:rsid w:val="00573371"/>
    <w:rsid w:val="0057388D"/>
    <w:rsid w:val="005839DA"/>
    <w:rsid w:val="005874BC"/>
    <w:rsid w:val="00587F54"/>
    <w:rsid w:val="005936F4"/>
    <w:rsid w:val="00594680"/>
    <w:rsid w:val="0059583D"/>
    <w:rsid w:val="005A0B8F"/>
    <w:rsid w:val="005A1BFA"/>
    <w:rsid w:val="005A3B07"/>
    <w:rsid w:val="005A5995"/>
    <w:rsid w:val="005B03E8"/>
    <w:rsid w:val="005B0D3B"/>
    <w:rsid w:val="005B55E2"/>
    <w:rsid w:val="005B6424"/>
    <w:rsid w:val="005B642A"/>
    <w:rsid w:val="005B7793"/>
    <w:rsid w:val="005C0366"/>
    <w:rsid w:val="005C1B76"/>
    <w:rsid w:val="005C259D"/>
    <w:rsid w:val="005C3280"/>
    <w:rsid w:val="005C3510"/>
    <w:rsid w:val="005C5FE2"/>
    <w:rsid w:val="005D19B7"/>
    <w:rsid w:val="005D7C67"/>
    <w:rsid w:val="005E238E"/>
    <w:rsid w:val="005E3A10"/>
    <w:rsid w:val="005E6613"/>
    <w:rsid w:val="005F042D"/>
    <w:rsid w:val="005F0490"/>
    <w:rsid w:val="005F050F"/>
    <w:rsid w:val="005F1AE8"/>
    <w:rsid w:val="00602A83"/>
    <w:rsid w:val="0060350F"/>
    <w:rsid w:val="006143F8"/>
    <w:rsid w:val="00617861"/>
    <w:rsid w:val="00617B42"/>
    <w:rsid w:val="00621017"/>
    <w:rsid w:val="00642CEC"/>
    <w:rsid w:val="0064448B"/>
    <w:rsid w:val="00644C48"/>
    <w:rsid w:val="0065014D"/>
    <w:rsid w:val="00650AC6"/>
    <w:rsid w:val="0065167E"/>
    <w:rsid w:val="00651A02"/>
    <w:rsid w:val="00653807"/>
    <w:rsid w:val="00657EF3"/>
    <w:rsid w:val="006633D1"/>
    <w:rsid w:val="00663C7C"/>
    <w:rsid w:val="0066474E"/>
    <w:rsid w:val="00665EE8"/>
    <w:rsid w:val="0066636B"/>
    <w:rsid w:val="00670BC2"/>
    <w:rsid w:val="00674B96"/>
    <w:rsid w:val="00675422"/>
    <w:rsid w:val="0067721F"/>
    <w:rsid w:val="00682227"/>
    <w:rsid w:val="00684C01"/>
    <w:rsid w:val="006918E3"/>
    <w:rsid w:val="006965ED"/>
    <w:rsid w:val="00697E1B"/>
    <w:rsid w:val="006A2DA5"/>
    <w:rsid w:val="006A34AA"/>
    <w:rsid w:val="006B1469"/>
    <w:rsid w:val="006C2C95"/>
    <w:rsid w:val="006C3913"/>
    <w:rsid w:val="006C581C"/>
    <w:rsid w:val="006C6EC8"/>
    <w:rsid w:val="006D1BA1"/>
    <w:rsid w:val="006D6FBC"/>
    <w:rsid w:val="006D7EF3"/>
    <w:rsid w:val="006E2C0F"/>
    <w:rsid w:val="006E39B0"/>
    <w:rsid w:val="006E43A2"/>
    <w:rsid w:val="006E748B"/>
    <w:rsid w:val="006E7D5E"/>
    <w:rsid w:val="006F0A2E"/>
    <w:rsid w:val="006F2E23"/>
    <w:rsid w:val="006F67D4"/>
    <w:rsid w:val="007156AF"/>
    <w:rsid w:val="0072458C"/>
    <w:rsid w:val="00725FE9"/>
    <w:rsid w:val="00726C49"/>
    <w:rsid w:val="00727104"/>
    <w:rsid w:val="00727891"/>
    <w:rsid w:val="00730A42"/>
    <w:rsid w:val="00730D6E"/>
    <w:rsid w:val="00733D9A"/>
    <w:rsid w:val="00737921"/>
    <w:rsid w:val="00745D90"/>
    <w:rsid w:val="0075215A"/>
    <w:rsid w:val="00752663"/>
    <w:rsid w:val="00752D29"/>
    <w:rsid w:val="0075696B"/>
    <w:rsid w:val="00771AFC"/>
    <w:rsid w:val="00772C88"/>
    <w:rsid w:val="007758C1"/>
    <w:rsid w:val="0078723D"/>
    <w:rsid w:val="0079157F"/>
    <w:rsid w:val="007A0936"/>
    <w:rsid w:val="007A16A7"/>
    <w:rsid w:val="007A2503"/>
    <w:rsid w:val="007A6097"/>
    <w:rsid w:val="007B093D"/>
    <w:rsid w:val="007B114F"/>
    <w:rsid w:val="007B14BD"/>
    <w:rsid w:val="007B32E9"/>
    <w:rsid w:val="007B40EB"/>
    <w:rsid w:val="007B60C8"/>
    <w:rsid w:val="007C7464"/>
    <w:rsid w:val="007C7C1A"/>
    <w:rsid w:val="007D28B9"/>
    <w:rsid w:val="007D3CA1"/>
    <w:rsid w:val="007E2B91"/>
    <w:rsid w:val="007E2FC4"/>
    <w:rsid w:val="007E434F"/>
    <w:rsid w:val="007E54AC"/>
    <w:rsid w:val="007F49B3"/>
    <w:rsid w:val="007F6714"/>
    <w:rsid w:val="008014CA"/>
    <w:rsid w:val="00804E5B"/>
    <w:rsid w:val="008068CA"/>
    <w:rsid w:val="00807648"/>
    <w:rsid w:val="00811959"/>
    <w:rsid w:val="00813414"/>
    <w:rsid w:val="008161D2"/>
    <w:rsid w:val="00825093"/>
    <w:rsid w:val="00830EA5"/>
    <w:rsid w:val="008355BE"/>
    <w:rsid w:val="00837392"/>
    <w:rsid w:val="008375F9"/>
    <w:rsid w:val="0084448B"/>
    <w:rsid w:val="00844EFF"/>
    <w:rsid w:val="008455D4"/>
    <w:rsid w:val="00854B17"/>
    <w:rsid w:val="00857241"/>
    <w:rsid w:val="00862302"/>
    <w:rsid w:val="00862F7B"/>
    <w:rsid w:val="00864E10"/>
    <w:rsid w:val="00867550"/>
    <w:rsid w:val="00870677"/>
    <w:rsid w:val="00870ED4"/>
    <w:rsid w:val="00871643"/>
    <w:rsid w:val="00876164"/>
    <w:rsid w:val="0088356C"/>
    <w:rsid w:val="008841E6"/>
    <w:rsid w:val="00885C40"/>
    <w:rsid w:val="00891E0E"/>
    <w:rsid w:val="008924CA"/>
    <w:rsid w:val="00895338"/>
    <w:rsid w:val="008A23AB"/>
    <w:rsid w:val="008A3632"/>
    <w:rsid w:val="008A3A85"/>
    <w:rsid w:val="008B69EF"/>
    <w:rsid w:val="008B7416"/>
    <w:rsid w:val="008C104D"/>
    <w:rsid w:val="008C1236"/>
    <w:rsid w:val="008C2EA5"/>
    <w:rsid w:val="008C3926"/>
    <w:rsid w:val="008C3D42"/>
    <w:rsid w:val="008D27E5"/>
    <w:rsid w:val="008D3556"/>
    <w:rsid w:val="008D35C8"/>
    <w:rsid w:val="008D3E5F"/>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77F0"/>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7347"/>
    <w:rsid w:val="00955121"/>
    <w:rsid w:val="0096073E"/>
    <w:rsid w:val="00960C6E"/>
    <w:rsid w:val="009621E1"/>
    <w:rsid w:val="00970BB9"/>
    <w:rsid w:val="00972D58"/>
    <w:rsid w:val="0098414F"/>
    <w:rsid w:val="00990811"/>
    <w:rsid w:val="00990AF5"/>
    <w:rsid w:val="009A4D6E"/>
    <w:rsid w:val="009B50B0"/>
    <w:rsid w:val="009C13A4"/>
    <w:rsid w:val="009C5182"/>
    <w:rsid w:val="009C66C6"/>
    <w:rsid w:val="009D2229"/>
    <w:rsid w:val="009D2B94"/>
    <w:rsid w:val="009D4915"/>
    <w:rsid w:val="009D6A56"/>
    <w:rsid w:val="009D6F09"/>
    <w:rsid w:val="009E05F1"/>
    <w:rsid w:val="009E3514"/>
    <w:rsid w:val="009E36A4"/>
    <w:rsid w:val="009E56F7"/>
    <w:rsid w:val="009E7C2E"/>
    <w:rsid w:val="009F4102"/>
    <w:rsid w:val="009F699A"/>
    <w:rsid w:val="00A00339"/>
    <w:rsid w:val="00A02FC8"/>
    <w:rsid w:val="00A03CE2"/>
    <w:rsid w:val="00A049E2"/>
    <w:rsid w:val="00A058B2"/>
    <w:rsid w:val="00A07056"/>
    <w:rsid w:val="00A1799A"/>
    <w:rsid w:val="00A26FBD"/>
    <w:rsid w:val="00A5170F"/>
    <w:rsid w:val="00A539FE"/>
    <w:rsid w:val="00A53C16"/>
    <w:rsid w:val="00A53E4F"/>
    <w:rsid w:val="00A55F9D"/>
    <w:rsid w:val="00A57078"/>
    <w:rsid w:val="00A57332"/>
    <w:rsid w:val="00A62884"/>
    <w:rsid w:val="00A64C8C"/>
    <w:rsid w:val="00A663EE"/>
    <w:rsid w:val="00A8638C"/>
    <w:rsid w:val="00A86EC0"/>
    <w:rsid w:val="00A87BC6"/>
    <w:rsid w:val="00A902DF"/>
    <w:rsid w:val="00A933F1"/>
    <w:rsid w:val="00A940A3"/>
    <w:rsid w:val="00AA4817"/>
    <w:rsid w:val="00AA6DCE"/>
    <w:rsid w:val="00AC5FB0"/>
    <w:rsid w:val="00AD2081"/>
    <w:rsid w:val="00AD217D"/>
    <w:rsid w:val="00AD3079"/>
    <w:rsid w:val="00AE3764"/>
    <w:rsid w:val="00AE41BD"/>
    <w:rsid w:val="00AF08C9"/>
    <w:rsid w:val="00AF4829"/>
    <w:rsid w:val="00AF48D7"/>
    <w:rsid w:val="00AF695B"/>
    <w:rsid w:val="00AF7BD5"/>
    <w:rsid w:val="00AF7F16"/>
    <w:rsid w:val="00B13567"/>
    <w:rsid w:val="00B13900"/>
    <w:rsid w:val="00B1498F"/>
    <w:rsid w:val="00B1501E"/>
    <w:rsid w:val="00B1754B"/>
    <w:rsid w:val="00B21BE5"/>
    <w:rsid w:val="00B267B2"/>
    <w:rsid w:val="00B357C1"/>
    <w:rsid w:val="00B36576"/>
    <w:rsid w:val="00B50B7C"/>
    <w:rsid w:val="00B520CB"/>
    <w:rsid w:val="00B526D3"/>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29A4"/>
    <w:rsid w:val="00B936F9"/>
    <w:rsid w:val="00B94DC8"/>
    <w:rsid w:val="00B96B5E"/>
    <w:rsid w:val="00BA1F1C"/>
    <w:rsid w:val="00BA24A5"/>
    <w:rsid w:val="00BA6A5C"/>
    <w:rsid w:val="00BB40B1"/>
    <w:rsid w:val="00BB6440"/>
    <w:rsid w:val="00BC6F8F"/>
    <w:rsid w:val="00BD425A"/>
    <w:rsid w:val="00BD6738"/>
    <w:rsid w:val="00BD7B09"/>
    <w:rsid w:val="00BE54D7"/>
    <w:rsid w:val="00BE66EF"/>
    <w:rsid w:val="00C00D63"/>
    <w:rsid w:val="00C06BAF"/>
    <w:rsid w:val="00C36875"/>
    <w:rsid w:val="00C411E9"/>
    <w:rsid w:val="00C4525C"/>
    <w:rsid w:val="00C53305"/>
    <w:rsid w:val="00C55072"/>
    <w:rsid w:val="00C6064D"/>
    <w:rsid w:val="00C626C1"/>
    <w:rsid w:val="00C62C31"/>
    <w:rsid w:val="00C63A12"/>
    <w:rsid w:val="00C71334"/>
    <w:rsid w:val="00C75761"/>
    <w:rsid w:val="00C83FEE"/>
    <w:rsid w:val="00C84C80"/>
    <w:rsid w:val="00C913A0"/>
    <w:rsid w:val="00C952D5"/>
    <w:rsid w:val="00C96C81"/>
    <w:rsid w:val="00CA36A7"/>
    <w:rsid w:val="00CA7F64"/>
    <w:rsid w:val="00CB4021"/>
    <w:rsid w:val="00CB405F"/>
    <w:rsid w:val="00CC1966"/>
    <w:rsid w:val="00CC6BA6"/>
    <w:rsid w:val="00CD44CA"/>
    <w:rsid w:val="00CD5AB7"/>
    <w:rsid w:val="00CE1D2D"/>
    <w:rsid w:val="00CE55A2"/>
    <w:rsid w:val="00CF3040"/>
    <w:rsid w:val="00CF7071"/>
    <w:rsid w:val="00CF7244"/>
    <w:rsid w:val="00D00734"/>
    <w:rsid w:val="00D16785"/>
    <w:rsid w:val="00D17EE6"/>
    <w:rsid w:val="00D20E95"/>
    <w:rsid w:val="00D2168C"/>
    <w:rsid w:val="00D2302B"/>
    <w:rsid w:val="00D31C3C"/>
    <w:rsid w:val="00D4089B"/>
    <w:rsid w:val="00D56DFD"/>
    <w:rsid w:val="00D57759"/>
    <w:rsid w:val="00D625D7"/>
    <w:rsid w:val="00D6605B"/>
    <w:rsid w:val="00D673AB"/>
    <w:rsid w:val="00D67985"/>
    <w:rsid w:val="00D701D3"/>
    <w:rsid w:val="00D7113C"/>
    <w:rsid w:val="00D80C59"/>
    <w:rsid w:val="00D82250"/>
    <w:rsid w:val="00D84BF9"/>
    <w:rsid w:val="00DB261F"/>
    <w:rsid w:val="00DC4E75"/>
    <w:rsid w:val="00DD00A8"/>
    <w:rsid w:val="00DD4A27"/>
    <w:rsid w:val="00DD4A40"/>
    <w:rsid w:val="00DF2DD7"/>
    <w:rsid w:val="00DF2E95"/>
    <w:rsid w:val="00DF4B42"/>
    <w:rsid w:val="00DF5ABD"/>
    <w:rsid w:val="00E0394F"/>
    <w:rsid w:val="00E0525C"/>
    <w:rsid w:val="00E06869"/>
    <w:rsid w:val="00E06F2F"/>
    <w:rsid w:val="00E07E4F"/>
    <w:rsid w:val="00E14A3A"/>
    <w:rsid w:val="00E26D1D"/>
    <w:rsid w:val="00E2712E"/>
    <w:rsid w:val="00E27E53"/>
    <w:rsid w:val="00E332CE"/>
    <w:rsid w:val="00E34368"/>
    <w:rsid w:val="00E373E1"/>
    <w:rsid w:val="00E43E1A"/>
    <w:rsid w:val="00E44AAA"/>
    <w:rsid w:val="00E50C0E"/>
    <w:rsid w:val="00E555A7"/>
    <w:rsid w:val="00E71E6D"/>
    <w:rsid w:val="00E71F24"/>
    <w:rsid w:val="00E75223"/>
    <w:rsid w:val="00E75938"/>
    <w:rsid w:val="00E82693"/>
    <w:rsid w:val="00E84BAE"/>
    <w:rsid w:val="00E85BF3"/>
    <w:rsid w:val="00E860D4"/>
    <w:rsid w:val="00E865A4"/>
    <w:rsid w:val="00E86648"/>
    <w:rsid w:val="00E87647"/>
    <w:rsid w:val="00E943BA"/>
    <w:rsid w:val="00EA7C94"/>
    <w:rsid w:val="00EB37A0"/>
    <w:rsid w:val="00EC6201"/>
    <w:rsid w:val="00EC755E"/>
    <w:rsid w:val="00ED0FE4"/>
    <w:rsid w:val="00ED288C"/>
    <w:rsid w:val="00ED306C"/>
    <w:rsid w:val="00ED3FD5"/>
    <w:rsid w:val="00ED52BF"/>
    <w:rsid w:val="00ED693F"/>
    <w:rsid w:val="00ED6C5B"/>
    <w:rsid w:val="00ED741A"/>
    <w:rsid w:val="00EE0673"/>
    <w:rsid w:val="00EE1505"/>
    <w:rsid w:val="00EE277F"/>
    <w:rsid w:val="00EE3C61"/>
    <w:rsid w:val="00EE725C"/>
    <w:rsid w:val="00EF1E71"/>
    <w:rsid w:val="00EF4359"/>
    <w:rsid w:val="00EF48CD"/>
    <w:rsid w:val="00F014B0"/>
    <w:rsid w:val="00F0161D"/>
    <w:rsid w:val="00F04343"/>
    <w:rsid w:val="00F105B6"/>
    <w:rsid w:val="00F11D6C"/>
    <w:rsid w:val="00F17ED4"/>
    <w:rsid w:val="00F20C1D"/>
    <w:rsid w:val="00F27596"/>
    <w:rsid w:val="00F27D2C"/>
    <w:rsid w:val="00F301F7"/>
    <w:rsid w:val="00F30975"/>
    <w:rsid w:val="00F3627F"/>
    <w:rsid w:val="00F42F47"/>
    <w:rsid w:val="00F44CFE"/>
    <w:rsid w:val="00F5292F"/>
    <w:rsid w:val="00F62BEE"/>
    <w:rsid w:val="00F6711F"/>
    <w:rsid w:val="00F6727C"/>
    <w:rsid w:val="00F81649"/>
    <w:rsid w:val="00F85A51"/>
    <w:rsid w:val="00F90E31"/>
    <w:rsid w:val="00F9313C"/>
    <w:rsid w:val="00F95475"/>
    <w:rsid w:val="00F962C5"/>
    <w:rsid w:val="00F965B6"/>
    <w:rsid w:val="00FA03C1"/>
    <w:rsid w:val="00FA46CD"/>
    <w:rsid w:val="00FB3485"/>
    <w:rsid w:val="00FB3F90"/>
    <w:rsid w:val="00FB62F1"/>
    <w:rsid w:val="00FB734C"/>
    <w:rsid w:val="00FC395E"/>
    <w:rsid w:val="00FC61B5"/>
    <w:rsid w:val="00FD1445"/>
    <w:rsid w:val="00FD21D0"/>
    <w:rsid w:val="00FD3A81"/>
    <w:rsid w:val="00FD62C5"/>
    <w:rsid w:val="00FE20A3"/>
    <w:rsid w:val="00FE6F04"/>
    <w:rsid w:val="00FF0811"/>
    <w:rsid w:val="00FF650C"/>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2D523BE0"/>
  <w15:chartTrackingRefBased/>
  <w15:docId w15:val="{8338C2C0-E7F2-460C-9ADA-5062A5C9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sChild>
                        <w:div w:id="1620604014">
                          <w:marLeft w:val="0"/>
                          <w:marRight w:val="0"/>
                          <w:marTop w:val="0"/>
                          <w:marBottom w:val="0"/>
                          <w:divBdr>
                            <w:top w:val="none" w:sz="0" w:space="0" w:color="auto"/>
                            <w:left w:val="none" w:sz="0" w:space="0" w:color="auto"/>
                            <w:bottom w:val="none" w:sz="0" w:space="0" w:color="auto"/>
                            <w:right w:val="none" w:sz="0" w:space="0" w:color="auto"/>
                          </w:divBdr>
                          <w:divsChild>
                            <w:div w:id="74272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tif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header" Target="header1.xml"/><Relationship Id="rId10" Type="http://schemas.openxmlformats.org/officeDocument/2006/relationships/hyperlink" Target="https://osf.io/qpfnw/" TargetMode="External"/><Relationship Id="rId19" Type="http://schemas.openxmlformats.org/officeDocument/2006/relationships/image" Target="media/image5.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image" Target="media/image8.tif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dzrt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0B033-02D0-463B-BFAC-5D1AE0585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3976</Words>
  <Characters>76874</Characters>
  <Application>Microsoft Office Word</Application>
  <DocSecurity>0</DocSecurity>
  <Lines>640</Lines>
  <Paragraphs>181</Paragraphs>
  <ScaleCrop>false</ScaleCrop>
  <Company/>
  <LinksUpToDate>false</LinksUpToDate>
  <CharactersWithSpaces>90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313</cp:revision>
  <cp:lastPrinted>2014-05-08T13:01:00Z</cp:lastPrinted>
  <dcterms:created xsi:type="dcterms:W3CDTF">2014-02-16T19:37:00Z</dcterms:created>
  <dcterms:modified xsi:type="dcterms:W3CDTF">2014-05-0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